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6129B2" w14:textId="77777777" w:rsidR="005E6733" w:rsidRDefault="005E6733" w:rsidP="00F5220C">
      <w:pPr>
        <w:pStyle w:val="TitlePage"/>
        <w:rPr>
          <w:smallCaps/>
          <w:color w:val="000000" w:themeColor="text1"/>
          <w:szCs w:val="40"/>
          <w:lang w:val="es-ES_tradnl"/>
        </w:rPr>
      </w:pPr>
      <w:bookmarkStart w:id="0" w:name="ETDRTitle"/>
    </w:p>
    <w:bookmarkEnd w:id="0"/>
    <w:p w14:paraId="2EEA8CBF" w14:textId="74025C86" w:rsidR="00B27DDC" w:rsidRPr="00B27DDC" w:rsidRDefault="00B56CC1" w:rsidP="005E6733">
      <w:pPr>
        <w:pStyle w:val="TitlePage"/>
        <w:jc w:val="both"/>
        <w:rPr>
          <w:color w:val="000000" w:themeColor="text1"/>
          <w:lang w:val="es-ES_tradnl"/>
        </w:rPr>
      </w:pPr>
      <w:r>
        <w:rPr>
          <w:noProof/>
          <w:lang w:eastAsia="es-ES"/>
        </w:rPr>
        <w:drawing>
          <wp:anchor distT="0" distB="0" distL="114300" distR="114300" simplePos="0" relativeHeight="251661312" behindDoc="0" locked="0" layoutInCell="1" allowOverlap="1" wp14:anchorId="7CBEF45C" wp14:editId="6C50020F">
            <wp:simplePos x="0" y="0"/>
            <wp:positionH relativeFrom="column">
              <wp:posOffset>1400937</wp:posOffset>
            </wp:positionH>
            <wp:positionV relativeFrom="paragraph">
              <wp:posOffset>77470</wp:posOffset>
            </wp:positionV>
            <wp:extent cx="2443480" cy="869315"/>
            <wp:effectExtent l="0" t="0" r="0" b="0"/>
            <wp:wrapThrough wrapText="bothSides">
              <wp:wrapPolygon edited="0">
                <wp:start x="15998" y="3313"/>
                <wp:lineTo x="2694" y="4260"/>
                <wp:lineTo x="505" y="5207"/>
                <wp:lineTo x="0" y="15620"/>
                <wp:lineTo x="12125" y="17514"/>
                <wp:lineTo x="12798" y="17514"/>
                <wp:lineTo x="19534" y="16567"/>
                <wp:lineTo x="21387" y="15620"/>
                <wp:lineTo x="21218" y="11833"/>
                <wp:lineTo x="16672" y="3313"/>
                <wp:lineTo x="15998" y="3313"/>
              </wp:wrapPolygon>
            </wp:wrapThrough>
            <wp:docPr id="11" name="Imagen 11"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magen que contiene Text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43480" cy="869315"/>
                    </a:xfrm>
                    <a:prstGeom prst="rect">
                      <a:avLst/>
                    </a:prstGeom>
                  </pic:spPr>
                </pic:pic>
              </a:graphicData>
            </a:graphic>
            <wp14:sizeRelH relativeFrom="margin">
              <wp14:pctWidth>0</wp14:pctWidth>
            </wp14:sizeRelH>
            <wp14:sizeRelV relativeFrom="margin">
              <wp14:pctHeight>0</wp14:pctHeight>
            </wp14:sizeRelV>
          </wp:anchor>
        </w:drawing>
      </w:r>
    </w:p>
    <w:p w14:paraId="772637DA" w14:textId="301D6D99" w:rsidR="00B27DDC" w:rsidRPr="00B27DDC" w:rsidRDefault="00B27DDC" w:rsidP="00117AE9">
      <w:pPr>
        <w:pStyle w:val="TitlePage"/>
        <w:jc w:val="both"/>
        <w:rPr>
          <w:color w:val="000000" w:themeColor="text1"/>
          <w:lang w:val="es-ES_tradnl"/>
        </w:rPr>
      </w:pPr>
    </w:p>
    <w:p w14:paraId="10399671" w14:textId="11BFF80F" w:rsidR="00F5220C" w:rsidRPr="00B27DDC" w:rsidRDefault="00F5220C" w:rsidP="00F5220C">
      <w:pPr>
        <w:pStyle w:val="TitlePage"/>
        <w:rPr>
          <w:color w:val="000000" w:themeColor="text1"/>
          <w:lang w:val="es-ES_tradnl"/>
        </w:rPr>
      </w:pPr>
    </w:p>
    <w:p w14:paraId="0C4D246D" w14:textId="18C2E48D" w:rsidR="00F5220C" w:rsidRPr="00B27DDC" w:rsidRDefault="00F5220C" w:rsidP="00F5220C">
      <w:pPr>
        <w:pStyle w:val="TitlePage"/>
        <w:rPr>
          <w:color w:val="000000" w:themeColor="text1"/>
          <w:lang w:val="es-ES_tradnl"/>
        </w:rPr>
      </w:pPr>
    </w:p>
    <w:p w14:paraId="067B25FE" w14:textId="77777777" w:rsidR="00F5220C" w:rsidRPr="00B27DDC" w:rsidRDefault="00F5220C" w:rsidP="00F5220C">
      <w:pPr>
        <w:pStyle w:val="TitlePage"/>
        <w:rPr>
          <w:color w:val="000000" w:themeColor="text1"/>
          <w:lang w:val="es-ES_tradnl"/>
        </w:rPr>
      </w:pPr>
    </w:p>
    <w:p w14:paraId="3D6D442F" w14:textId="77777777" w:rsidR="00F5220C" w:rsidRDefault="00F5220C" w:rsidP="00F5220C">
      <w:pPr>
        <w:pStyle w:val="TitlePage"/>
        <w:rPr>
          <w:color w:val="000000" w:themeColor="text1"/>
          <w:lang w:val="es-ES_tradnl"/>
        </w:rPr>
      </w:pPr>
    </w:p>
    <w:p w14:paraId="41B61242" w14:textId="77777777" w:rsidR="00117AE9" w:rsidRPr="00B27DDC" w:rsidRDefault="00117AE9" w:rsidP="00F5220C">
      <w:pPr>
        <w:pStyle w:val="TitlePage"/>
        <w:rPr>
          <w:color w:val="000000" w:themeColor="text1"/>
          <w:lang w:val="es-ES_tradnl"/>
        </w:rPr>
      </w:pPr>
    </w:p>
    <w:p w14:paraId="5298124F" w14:textId="77777777" w:rsidR="00F13454" w:rsidRDefault="00F13454" w:rsidP="00117AE9">
      <w:pPr>
        <w:ind w:firstLine="0"/>
        <w:jc w:val="center"/>
        <w:rPr>
          <w:b/>
          <w:smallCaps/>
          <w:sz w:val="28"/>
          <w:szCs w:val="28"/>
          <w:lang w:val="es-ES_tradnl"/>
        </w:rPr>
      </w:pPr>
      <w:r>
        <w:rPr>
          <w:b/>
          <w:smallCaps/>
          <w:sz w:val="28"/>
          <w:szCs w:val="28"/>
          <w:lang w:val="es-ES_tradnl"/>
        </w:rPr>
        <w:t>ANTEPROYECTO TFM:</w:t>
      </w:r>
    </w:p>
    <w:p w14:paraId="78F72B71" w14:textId="23489E02" w:rsidR="005E6733" w:rsidRDefault="006259F1" w:rsidP="00117AE9">
      <w:pPr>
        <w:ind w:firstLine="0"/>
        <w:jc w:val="center"/>
        <w:rPr>
          <w:b/>
          <w:smallCaps/>
          <w:sz w:val="28"/>
          <w:szCs w:val="28"/>
          <w:lang w:val="es-ES_tradnl"/>
        </w:rPr>
      </w:pPr>
      <w:r>
        <w:rPr>
          <w:b/>
          <w:smallCaps/>
          <w:sz w:val="28"/>
          <w:szCs w:val="28"/>
          <w:lang w:val="es-ES_tradnl"/>
        </w:rPr>
        <w:t>Análisis de imágenes mediante inteligencia artificial</w:t>
      </w:r>
    </w:p>
    <w:p w14:paraId="517B6B1E" w14:textId="77777777" w:rsidR="00117AE9" w:rsidRPr="00117AE9" w:rsidRDefault="00117AE9" w:rsidP="00117AE9">
      <w:pPr>
        <w:ind w:firstLine="0"/>
        <w:jc w:val="center"/>
        <w:rPr>
          <w:b/>
          <w:smallCaps/>
          <w:sz w:val="28"/>
          <w:szCs w:val="28"/>
          <w:lang w:val="es-ES_tradnl"/>
        </w:rPr>
      </w:pPr>
    </w:p>
    <w:p w14:paraId="3D4A7D52" w14:textId="227A583F" w:rsidR="005E6733" w:rsidRPr="00117AE9" w:rsidRDefault="005E6733" w:rsidP="005E6733">
      <w:pPr>
        <w:ind w:firstLine="0"/>
        <w:jc w:val="center"/>
        <w:rPr>
          <w:smallCaps/>
          <w:sz w:val="28"/>
          <w:szCs w:val="28"/>
          <w:lang w:val="es-ES_tradnl"/>
        </w:rPr>
      </w:pPr>
      <w:r w:rsidRPr="00117AE9">
        <w:rPr>
          <w:smallCaps/>
          <w:sz w:val="28"/>
          <w:szCs w:val="28"/>
          <w:lang w:val="es-ES_tradnl"/>
        </w:rPr>
        <w:t xml:space="preserve">Máster Universitario en </w:t>
      </w:r>
      <w:r w:rsidR="006259F1">
        <w:rPr>
          <w:smallCaps/>
          <w:sz w:val="28"/>
          <w:szCs w:val="28"/>
          <w:lang w:val="es-ES_tradnl"/>
        </w:rPr>
        <w:t>ciencia de datos</w:t>
      </w:r>
    </w:p>
    <w:p w14:paraId="6DB68296" w14:textId="77777777" w:rsidR="005E6733" w:rsidRPr="00117AE9" w:rsidRDefault="005E6733" w:rsidP="005E6733">
      <w:pPr>
        <w:ind w:firstLine="0"/>
        <w:jc w:val="center"/>
        <w:rPr>
          <w:smallCaps/>
          <w:sz w:val="28"/>
          <w:szCs w:val="28"/>
          <w:lang w:val="es-ES_tradnl"/>
        </w:rPr>
      </w:pPr>
    </w:p>
    <w:p w14:paraId="535CC793" w14:textId="0D624413" w:rsidR="005E6733" w:rsidRPr="00117AE9" w:rsidRDefault="007347AB" w:rsidP="005E6733">
      <w:pPr>
        <w:ind w:firstLine="0"/>
        <w:jc w:val="center"/>
        <w:rPr>
          <w:smallCaps/>
          <w:sz w:val="28"/>
          <w:szCs w:val="28"/>
          <w:lang w:val="es-ES_tradnl"/>
        </w:rPr>
      </w:pPr>
      <w:r w:rsidRPr="007347AB">
        <w:rPr>
          <w:smallCaps/>
          <w:sz w:val="28"/>
          <w:szCs w:val="28"/>
          <w:lang w:val="es-ES_tradnl"/>
        </w:rPr>
        <w:t>202</w:t>
      </w:r>
      <w:r w:rsidR="006259F1">
        <w:rPr>
          <w:smallCaps/>
          <w:sz w:val="28"/>
          <w:szCs w:val="28"/>
          <w:lang w:val="es-ES_tradnl"/>
        </w:rPr>
        <w:t>4</w:t>
      </w:r>
      <w:r w:rsidRPr="007347AB">
        <w:rPr>
          <w:smallCaps/>
          <w:sz w:val="28"/>
          <w:szCs w:val="28"/>
          <w:lang w:val="es-ES_tradnl"/>
        </w:rPr>
        <w:t xml:space="preserve"> </w:t>
      </w:r>
      <w:r w:rsidR="000D64B9">
        <w:rPr>
          <w:smallCaps/>
          <w:sz w:val="28"/>
          <w:szCs w:val="28"/>
          <w:lang w:val="es-ES_tradnl"/>
        </w:rPr>
        <w:t>–</w:t>
      </w:r>
      <w:r w:rsidRPr="007347AB">
        <w:rPr>
          <w:smallCaps/>
          <w:sz w:val="28"/>
          <w:szCs w:val="28"/>
          <w:lang w:val="es-ES_tradnl"/>
        </w:rPr>
        <w:t xml:space="preserve"> 202</w:t>
      </w:r>
      <w:r w:rsidR="006259F1">
        <w:rPr>
          <w:smallCaps/>
          <w:sz w:val="28"/>
          <w:szCs w:val="28"/>
          <w:lang w:val="es-ES_tradnl"/>
        </w:rPr>
        <w:t>5</w:t>
      </w:r>
    </w:p>
    <w:p w14:paraId="10FCE8CB" w14:textId="77777777" w:rsidR="00117AE9" w:rsidRPr="005E6733" w:rsidRDefault="00117AE9" w:rsidP="00196D5A">
      <w:pPr>
        <w:ind w:firstLine="0"/>
        <w:rPr>
          <w:smallCaps/>
          <w:sz w:val="32"/>
          <w:szCs w:val="32"/>
          <w:lang w:val="es-ES_tradnl"/>
        </w:rPr>
      </w:pPr>
    </w:p>
    <w:p w14:paraId="23DDA0C8" w14:textId="6B279394" w:rsidR="00F5220C" w:rsidRDefault="00117AE9" w:rsidP="00F13EDB">
      <w:pPr>
        <w:spacing w:line="240" w:lineRule="auto"/>
        <w:ind w:left="2268" w:hanging="2268"/>
        <w:jc w:val="center"/>
        <w:rPr>
          <w:lang w:val="es-ES_tradnl"/>
        </w:rPr>
      </w:pPr>
      <w:r w:rsidRPr="00196D5A">
        <w:rPr>
          <w:lang w:val="es-ES_tradnl"/>
        </w:rPr>
        <w:t xml:space="preserve">Nombre </w:t>
      </w:r>
      <w:r w:rsidR="00373E29">
        <w:rPr>
          <w:lang w:val="es-ES_tradnl"/>
        </w:rPr>
        <w:t xml:space="preserve">y </w:t>
      </w:r>
      <w:r w:rsidR="00F13EDB">
        <w:rPr>
          <w:lang w:val="es-ES_tradnl"/>
        </w:rPr>
        <w:t>a</w:t>
      </w:r>
      <w:r w:rsidR="00373E29">
        <w:rPr>
          <w:lang w:val="es-ES_tradnl"/>
        </w:rPr>
        <w:t xml:space="preserve">pellidos </w:t>
      </w:r>
      <w:r w:rsidRPr="00196D5A">
        <w:rPr>
          <w:lang w:val="es-ES_tradnl"/>
        </w:rPr>
        <w:t>de</w:t>
      </w:r>
      <w:r w:rsidR="00800110">
        <w:rPr>
          <w:lang w:val="es-ES_tradnl"/>
        </w:rPr>
        <w:t>l</w:t>
      </w:r>
      <w:r w:rsidR="005E30F7">
        <w:rPr>
          <w:lang w:val="es-ES_tradnl"/>
        </w:rPr>
        <w:t xml:space="preserve"> alumno</w:t>
      </w:r>
    </w:p>
    <w:p w14:paraId="7141F4A9" w14:textId="77777777" w:rsidR="00F13EDB" w:rsidRDefault="00F13EDB" w:rsidP="00F13EDB">
      <w:pPr>
        <w:spacing w:line="240" w:lineRule="auto"/>
        <w:ind w:left="2268" w:hanging="2268"/>
        <w:jc w:val="center"/>
        <w:rPr>
          <w:lang w:val="es-ES_tradnl"/>
        </w:rPr>
      </w:pPr>
    </w:p>
    <w:p w14:paraId="0F04187F" w14:textId="06F721B7" w:rsidR="00F13EDB" w:rsidRPr="00F13EDB" w:rsidRDefault="006259F1" w:rsidP="00F13EDB">
      <w:pPr>
        <w:spacing w:line="240" w:lineRule="auto"/>
        <w:ind w:left="2268" w:hanging="2268"/>
        <w:jc w:val="center"/>
        <w:rPr>
          <w:b/>
          <w:bCs/>
          <w:lang w:val="es-ES_tradnl"/>
        </w:rPr>
      </w:pPr>
      <w:r>
        <w:rPr>
          <w:b/>
          <w:bCs/>
          <w:lang w:val="es-ES_tradnl"/>
        </w:rPr>
        <w:t>Ricardo Olmeda Calleja</w:t>
      </w:r>
    </w:p>
    <w:p w14:paraId="51E41F30" w14:textId="77777777" w:rsidR="00F13EDB" w:rsidRDefault="00F13EDB" w:rsidP="00F13EDB">
      <w:pPr>
        <w:spacing w:line="240" w:lineRule="auto"/>
        <w:ind w:left="2268" w:hanging="2268"/>
        <w:jc w:val="center"/>
        <w:rPr>
          <w:lang w:val="es-ES_tradnl"/>
        </w:rPr>
      </w:pPr>
    </w:p>
    <w:p w14:paraId="44E0D5DE" w14:textId="77777777" w:rsidR="00F13EDB" w:rsidRDefault="00F13EDB" w:rsidP="00F13EDB">
      <w:pPr>
        <w:spacing w:line="240" w:lineRule="auto"/>
        <w:ind w:left="2268" w:hanging="2268"/>
        <w:jc w:val="center"/>
        <w:rPr>
          <w:lang w:val="es-ES_tradnl"/>
        </w:rPr>
      </w:pPr>
    </w:p>
    <w:p w14:paraId="50648CD9" w14:textId="61C974A1" w:rsidR="00F13EDB" w:rsidRDefault="00F13EDB" w:rsidP="00F13EDB">
      <w:pPr>
        <w:spacing w:line="240" w:lineRule="auto"/>
        <w:ind w:left="2268" w:hanging="2268"/>
        <w:jc w:val="center"/>
        <w:rPr>
          <w:lang w:val="es-ES_tradnl"/>
        </w:rPr>
      </w:pPr>
      <w:r>
        <w:rPr>
          <w:lang w:val="es-ES_tradnl"/>
        </w:rPr>
        <w:t>Nombre y apellidos del director</w:t>
      </w:r>
    </w:p>
    <w:p w14:paraId="03A7E05B" w14:textId="77777777" w:rsidR="00F13EDB" w:rsidRDefault="00F13EDB" w:rsidP="00F13EDB">
      <w:pPr>
        <w:spacing w:line="240" w:lineRule="auto"/>
        <w:ind w:left="2268" w:hanging="2268"/>
        <w:jc w:val="center"/>
        <w:rPr>
          <w:lang w:val="es-ES_tradnl"/>
        </w:rPr>
      </w:pPr>
    </w:p>
    <w:p w14:paraId="48BCF8F0" w14:textId="7A4477B3" w:rsidR="00F13EDB" w:rsidRPr="00F13EDB" w:rsidRDefault="006259F1" w:rsidP="00F13EDB">
      <w:pPr>
        <w:spacing w:line="240" w:lineRule="auto"/>
        <w:ind w:left="2268" w:hanging="2268"/>
        <w:jc w:val="center"/>
        <w:rPr>
          <w:b/>
          <w:bCs/>
          <w:lang w:val="es-ES_tradnl"/>
        </w:rPr>
      </w:pPr>
      <w:r>
        <w:rPr>
          <w:b/>
          <w:bCs/>
          <w:lang w:val="es-ES_tradnl"/>
        </w:rPr>
        <w:t xml:space="preserve">David Martin </w:t>
      </w:r>
      <w:proofErr w:type="spellStart"/>
      <w:r>
        <w:rPr>
          <w:b/>
          <w:bCs/>
          <w:lang w:val="es-ES_tradnl"/>
        </w:rPr>
        <w:t>Moncunill</w:t>
      </w:r>
      <w:proofErr w:type="spellEnd"/>
    </w:p>
    <w:p w14:paraId="1FFB4F0C" w14:textId="77777777" w:rsidR="00F13EDB" w:rsidRDefault="00F13EDB" w:rsidP="00F13EDB">
      <w:pPr>
        <w:spacing w:line="240" w:lineRule="auto"/>
        <w:ind w:left="2268" w:hanging="2268"/>
        <w:jc w:val="center"/>
        <w:rPr>
          <w:lang w:val="es-ES_tradnl"/>
        </w:rPr>
      </w:pPr>
    </w:p>
    <w:p w14:paraId="2E78DBB3" w14:textId="77777777" w:rsidR="00F13EDB" w:rsidRDefault="00F13EDB" w:rsidP="00F13EDB">
      <w:pPr>
        <w:spacing w:line="240" w:lineRule="auto"/>
        <w:ind w:left="2268" w:hanging="2268"/>
        <w:jc w:val="center"/>
        <w:rPr>
          <w:lang w:val="es-ES_tradnl"/>
        </w:rPr>
      </w:pPr>
    </w:p>
    <w:p w14:paraId="7382558E" w14:textId="71C7470F" w:rsidR="00F13EDB" w:rsidRDefault="00F13EDB" w:rsidP="00F13EDB">
      <w:pPr>
        <w:spacing w:line="240" w:lineRule="auto"/>
        <w:ind w:left="2268" w:hanging="2268"/>
        <w:jc w:val="center"/>
        <w:rPr>
          <w:lang w:val="es-ES_tradnl"/>
        </w:rPr>
      </w:pPr>
      <w:r>
        <w:rPr>
          <w:lang w:val="es-ES_tradnl"/>
        </w:rPr>
        <w:t>Fecha de entrega</w:t>
      </w:r>
    </w:p>
    <w:p w14:paraId="1D1D062F" w14:textId="77777777" w:rsidR="00F13EDB" w:rsidRDefault="00F13EDB" w:rsidP="00F13EDB">
      <w:pPr>
        <w:spacing w:line="240" w:lineRule="auto"/>
        <w:ind w:left="2268" w:hanging="2268"/>
        <w:jc w:val="center"/>
        <w:rPr>
          <w:lang w:val="es-ES_tradnl"/>
        </w:rPr>
      </w:pPr>
    </w:p>
    <w:p w14:paraId="250CB420" w14:textId="2587E5B7" w:rsidR="00F13EDB" w:rsidRPr="00F13EDB" w:rsidRDefault="009A4984" w:rsidP="00F13EDB">
      <w:pPr>
        <w:spacing w:line="240" w:lineRule="auto"/>
        <w:ind w:left="2268" w:hanging="2268"/>
        <w:jc w:val="center"/>
        <w:rPr>
          <w:b/>
          <w:bCs/>
          <w:lang w:val="es-ES_tradnl"/>
        </w:rPr>
      </w:pPr>
      <w:r>
        <w:rPr>
          <w:b/>
          <w:bCs/>
          <w:lang w:val="es-ES_tradnl"/>
        </w:rPr>
        <w:t>XX</w:t>
      </w:r>
      <w:r w:rsidR="00F13EDB" w:rsidRPr="00F13EDB">
        <w:rPr>
          <w:b/>
          <w:bCs/>
          <w:lang w:val="es-ES_tradnl"/>
        </w:rPr>
        <w:t xml:space="preserve"> de </w:t>
      </w:r>
      <w:r>
        <w:rPr>
          <w:b/>
          <w:bCs/>
          <w:lang w:val="es-ES_tradnl"/>
        </w:rPr>
        <w:t>XXXX</w:t>
      </w:r>
      <w:r w:rsidR="00F13EDB" w:rsidRPr="00F13EDB">
        <w:rPr>
          <w:b/>
          <w:bCs/>
          <w:lang w:val="es-ES_tradnl"/>
        </w:rPr>
        <w:t xml:space="preserve"> de </w:t>
      </w:r>
      <w:r>
        <w:rPr>
          <w:b/>
          <w:bCs/>
          <w:lang w:val="es-ES_tradnl"/>
        </w:rPr>
        <w:t>XXXX</w:t>
      </w:r>
    </w:p>
    <w:p w14:paraId="7C2DCD1E" w14:textId="0BDAA4E4" w:rsidR="00F5220C" w:rsidRDefault="00F5220C" w:rsidP="00117AE9">
      <w:pPr>
        <w:spacing w:line="240" w:lineRule="auto"/>
        <w:ind w:left="2268" w:firstLine="0"/>
        <w:rPr>
          <w:lang w:val="es-ES_tradnl"/>
        </w:rPr>
      </w:pPr>
    </w:p>
    <w:p w14:paraId="5DF48449" w14:textId="77777777" w:rsidR="00800110" w:rsidRDefault="00800110" w:rsidP="00117AE9">
      <w:pPr>
        <w:spacing w:line="240" w:lineRule="auto"/>
        <w:ind w:left="2268" w:firstLine="0"/>
        <w:rPr>
          <w:lang w:val="es-ES_tradnl"/>
        </w:rPr>
      </w:pPr>
    </w:p>
    <w:p w14:paraId="03D1BB11" w14:textId="2EF23B70" w:rsidR="00B27DDC" w:rsidRPr="00B27DDC" w:rsidRDefault="00B27DDC" w:rsidP="008D607B">
      <w:pPr>
        <w:jc w:val="center"/>
        <w:rPr>
          <w:lang w:val="es-ES_tradnl"/>
        </w:rPr>
        <w:sectPr w:rsidR="00B27DDC" w:rsidRPr="00B27DDC" w:rsidSect="0010454C">
          <w:headerReference w:type="default" r:id="rId12"/>
          <w:footerReference w:type="default" r:id="rId13"/>
          <w:pgSz w:w="11900" w:h="16840"/>
          <w:pgMar w:top="1417" w:right="1701" w:bottom="1417" w:left="1701" w:header="708" w:footer="708" w:gutter="0"/>
          <w:cols w:space="708"/>
          <w:titlePg/>
          <w:docGrid w:linePitch="360"/>
        </w:sectPr>
      </w:pPr>
    </w:p>
    <w:sdt>
      <w:sdtPr>
        <w:rPr>
          <w:rFonts w:ascii="Times New Roman" w:eastAsiaTheme="minorEastAsia" w:hAnsi="Times New Roman" w:cs="Times New Roman"/>
          <w:b w:val="0"/>
          <w:bCs w:val="0"/>
          <w:color w:val="auto"/>
          <w:sz w:val="24"/>
          <w:szCs w:val="24"/>
          <w:lang w:eastAsia="en-US" w:bidi="en-US"/>
        </w:rPr>
        <w:id w:val="656044550"/>
        <w:docPartObj>
          <w:docPartGallery w:val="Table of Contents"/>
          <w:docPartUnique/>
        </w:docPartObj>
      </w:sdtPr>
      <w:sdtEndPr>
        <w:rPr>
          <w:noProof/>
        </w:rPr>
      </w:sdtEndPr>
      <w:sdtContent>
        <w:p w14:paraId="6F8779B2" w14:textId="77777777" w:rsidR="00CF123D" w:rsidRPr="00CF123D" w:rsidRDefault="00CF123D" w:rsidP="00CF123D">
          <w:pPr>
            <w:pStyle w:val="TtuloTDC"/>
            <w:rPr>
              <w:color w:val="C0504D" w:themeColor="accent2"/>
            </w:rPr>
          </w:pPr>
          <w:r w:rsidRPr="00CF123D">
            <w:rPr>
              <w:color w:val="C0504D" w:themeColor="accent2"/>
            </w:rPr>
            <w:t>Índice de Contenidos</w:t>
          </w:r>
        </w:p>
        <w:p w14:paraId="08A721D9" w14:textId="3E570395" w:rsidR="00DC4AC2" w:rsidRDefault="00CF123D">
          <w:pPr>
            <w:pStyle w:val="TDC1"/>
            <w:rPr>
              <w:rFonts w:cstheme="minorBidi"/>
              <w:b w:val="0"/>
              <w:noProof/>
              <w:lang w:eastAsia="en-GB" w:bidi="ar-SA"/>
            </w:rPr>
          </w:pPr>
          <w:r w:rsidRPr="00A75A50">
            <w:rPr>
              <w:rFonts w:ascii="Times New Roman" w:hAnsi="Times New Roman"/>
              <w:sz w:val="22"/>
              <w:szCs w:val="22"/>
            </w:rPr>
            <w:fldChar w:fldCharType="begin"/>
          </w:r>
          <w:r w:rsidRPr="00A75A50">
            <w:rPr>
              <w:rFonts w:ascii="Times New Roman" w:hAnsi="Times New Roman"/>
              <w:sz w:val="22"/>
              <w:szCs w:val="22"/>
            </w:rPr>
            <w:instrText>TOC \o "1-3" \h \z \u</w:instrText>
          </w:r>
          <w:r w:rsidRPr="00A75A50">
            <w:rPr>
              <w:rFonts w:ascii="Times New Roman" w:hAnsi="Times New Roman"/>
              <w:sz w:val="22"/>
              <w:szCs w:val="22"/>
            </w:rPr>
            <w:fldChar w:fldCharType="separate"/>
          </w:r>
          <w:hyperlink w:anchor="_Toc184894080" w:history="1">
            <w:r w:rsidR="00DC4AC2" w:rsidRPr="00942706">
              <w:rPr>
                <w:rStyle w:val="Hipervnculo"/>
                <w:noProof/>
              </w:rPr>
              <w:t>1.</w:t>
            </w:r>
            <w:r w:rsidR="00DC4AC2">
              <w:rPr>
                <w:rFonts w:cstheme="minorBidi"/>
                <w:b w:val="0"/>
                <w:noProof/>
                <w:lang w:eastAsia="en-GB" w:bidi="ar-SA"/>
              </w:rPr>
              <w:tab/>
            </w:r>
            <w:r w:rsidR="00DC4AC2" w:rsidRPr="00942706">
              <w:rPr>
                <w:rStyle w:val="Hipervnculo"/>
                <w:noProof/>
              </w:rPr>
              <w:t>Introducción e hipótesis</w:t>
            </w:r>
            <w:r w:rsidR="00DC4AC2">
              <w:rPr>
                <w:noProof/>
                <w:webHidden/>
              </w:rPr>
              <w:tab/>
            </w:r>
            <w:r w:rsidR="00DC4AC2">
              <w:rPr>
                <w:noProof/>
                <w:webHidden/>
              </w:rPr>
              <w:fldChar w:fldCharType="begin"/>
            </w:r>
            <w:r w:rsidR="00DC4AC2">
              <w:rPr>
                <w:noProof/>
                <w:webHidden/>
              </w:rPr>
              <w:instrText xml:space="preserve"> PAGEREF _Toc184894080 \h </w:instrText>
            </w:r>
            <w:r w:rsidR="00DC4AC2">
              <w:rPr>
                <w:noProof/>
                <w:webHidden/>
              </w:rPr>
            </w:r>
            <w:r w:rsidR="00DC4AC2">
              <w:rPr>
                <w:noProof/>
                <w:webHidden/>
              </w:rPr>
              <w:fldChar w:fldCharType="separate"/>
            </w:r>
            <w:r w:rsidR="006259F1">
              <w:rPr>
                <w:noProof/>
                <w:webHidden/>
              </w:rPr>
              <w:t>3</w:t>
            </w:r>
            <w:r w:rsidR="00DC4AC2">
              <w:rPr>
                <w:noProof/>
                <w:webHidden/>
              </w:rPr>
              <w:fldChar w:fldCharType="end"/>
            </w:r>
          </w:hyperlink>
        </w:p>
        <w:p w14:paraId="0ECA3BD4" w14:textId="0E229399" w:rsidR="00DC4AC2" w:rsidRDefault="00DC4AC2">
          <w:pPr>
            <w:pStyle w:val="TDC1"/>
            <w:rPr>
              <w:rFonts w:cstheme="minorBidi"/>
              <w:b w:val="0"/>
              <w:noProof/>
              <w:lang w:eastAsia="en-GB" w:bidi="ar-SA"/>
            </w:rPr>
          </w:pPr>
          <w:hyperlink w:anchor="_Toc184894082" w:history="1">
            <w:r w:rsidRPr="00942706">
              <w:rPr>
                <w:rStyle w:val="Hipervnculo"/>
                <w:noProof/>
              </w:rPr>
              <w:t>2.</w:t>
            </w:r>
            <w:r>
              <w:rPr>
                <w:rFonts w:cstheme="minorBidi"/>
                <w:b w:val="0"/>
                <w:noProof/>
                <w:lang w:eastAsia="en-GB" w:bidi="ar-SA"/>
              </w:rPr>
              <w:tab/>
            </w:r>
            <w:r w:rsidRPr="00942706">
              <w:rPr>
                <w:rStyle w:val="Hipervnculo"/>
                <w:noProof/>
              </w:rPr>
              <w:t>Objetivos.</w:t>
            </w:r>
            <w:r>
              <w:rPr>
                <w:noProof/>
                <w:webHidden/>
              </w:rPr>
              <w:tab/>
            </w:r>
            <w:r>
              <w:rPr>
                <w:noProof/>
                <w:webHidden/>
              </w:rPr>
              <w:fldChar w:fldCharType="begin"/>
            </w:r>
            <w:r>
              <w:rPr>
                <w:noProof/>
                <w:webHidden/>
              </w:rPr>
              <w:instrText xml:space="preserve"> PAGEREF _Toc184894082 \h </w:instrText>
            </w:r>
            <w:r>
              <w:rPr>
                <w:noProof/>
                <w:webHidden/>
              </w:rPr>
            </w:r>
            <w:r>
              <w:rPr>
                <w:noProof/>
                <w:webHidden/>
              </w:rPr>
              <w:fldChar w:fldCharType="separate"/>
            </w:r>
            <w:r w:rsidR="006259F1">
              <w:rPr>
                <w:noProof/>
                <w:webHidden/>
              </w:rPr>
              <w:t>3</w:t>
            </w:r>
            <w:r>
              <w:rPr>
                <w:noProof/>
                <w:webHidden/>
              </w:rPr>
              <w:fldChar w:fldCharType="end"/>
            </w:r>
          </w:hyperlink>
        </w:p>
        <w:p w14:paraId="7F65FE1E" w14:textId="4D57F035" w:rsidR="00DC4AC2" w:rsidRDefault="00DC4AC2">
          <w:pPr>
            <w:pStyle w:val="TDC1"/>
            <w:rPr>
              <w:rFonts w:cstheme="minorBidi"/>
              <w:b w:val="0"/>
              <w:noProof/>
              <w:lang w:eastAsia="en-GB" w:bidi="ar-SA"/>
            </w:rPr>
          </w:pPr>
          <w:hyperlink w:anchor="_Toc184894083" w:history="1">
            <w:r w:rsidRPr="00942706">
              <w:rPr>
                <w:rStyle w:val="Hipervnculo"/>
                <w:noProof/>
              </w:rPr>
              <w:t>3.</w:t>
            </w:r>
            <w:r>
              <w:rPr>
                <w:rFonts w:cstheme="minorBidi"/>
                <w:b w:val="0"/>
                <w:noProof/>
                <w:lang w:eastAsia="en-GB" w:bidi="ar-SA"/>
              </w:rPr>
              <w:tab/>
            </w:r>
            <w:r w:rsidRPr="00942706">
              <w:rPr>
                <w:rStyle w:val="Hipervnculo"/>
                <w:noProof/>
              </w:rPr>
              <w:t>Base de datos.</w:t>
            </w:r>
            <w:r>
              <w:rPr>
                <w:noProof/>
                <w:webHidden/>
              </w:rPr>
              <w:tab/>
            </w:r>
            <w:r>
              <w:rPr>
                <w:noProof/>
                <w:webHidden/>
              </w:rPr>
              <w:fldChar w:fldCharType="begin"/>
            </w:r>
            <w:r>
              <w:rPr>
                <w:noProof/>
                <w:webHidden/>
              </w:rPr>
              <w:instrText xml:space="preserve"> PAGEREF _Toc184894083 \h </w:instrText>
            </w:r>
            <w:r>
              <w:rPr>
                <w:noProof/>
                <w:webHidden/>
              </w:rPr>
            </w:r>
            <w:r>
              <w:rPr>
                <w:noProof/>
                <w:webHidden/>
              </w:rPr>
              <w:fldChar w:fldCharType="separate"/>
            </w:r>
            <w:r w:rsidR="006259F1">
              <w:rPr>
                <w:noProof/>
                <w:webHidden/>
              </w:rPr>
              <w:t>3</w:t>
            </w:r>
            <w:r>
              <w:rPr>
                <w:noProof/>
                <w:webHidden/>
              </w:rPr>
              <w:fldChar w:fldCharType="end"/>
            </w:r>
          </w:hyperlink>
        </w:p>
        <w:p w14:paraId="06D2B765" w14:textId="583B5E34" w:rsidR="00DC4AC2" w:rsidRDefault="00DC4AC2">
          <w:pPr>
            <w:pStyle w:val="TDC1"/>
            <w:rPr>
              <w:rFonts w:cstheme="minorBidi"/>
              <w:b w:val="0"/>
              <w:noProof/>
              <w:lang w:eastAsia="en-GB" w:bidi="ar-SA"/>
            </w:rPr>
          </w:pPr>
          <w:hyperlink w:anchor="_Toc184894084" w:history="1">
            <w:r w:rsidRPr="00942706">
              <w:rPr>
                <w:rStyle w:val="Hipervnculo"/>
                <w:noProof/>
              </w:rPr>
              <w:t>4.</w:t>
            </w:r>
            <w:r>
              <w:rPr>
                <w:rFonts w:cstheme="minorBidi"/>
                <w:b w:val="0"/>
                <w:noProof/>
                <w:lang w:eastAsia="en-GB" w:bidi="ar-SA"/>
              </w:rPr>
              <w:tab/>
            </w:r>
            <w:r w:rsidRPr="00942706">
              <w:rPr>
                <w:rStyle w:val="Hipervnculo"/>
                <w:noProof/>
              </w:rPr>
              <w:t>Metodología</w:t>
            </w:r>
            <w:r>
              <w:rPr>
                <w:noProof/>
                <w:webHidden/>
              </w:rPr>
              <w:tab/>
            </w:r>
            <w:r>
              <w:rPr>
                <w:noProof/>
                <w:webHidden/>
              </w:rPr>
              <w:fldChar w:fldCharType="begin"/>
            </w:r>
            <w:r>
              <w:rPr>
                <w:noProof/>
                <w:webHidden/>
              </w:rPr>
              <w:instrText xml:space="preserve"> PAGEREF _Toc184894084 \h </w:instrText>
            </w:r>
            <w:r>
              <w:rPr>
                <w:noProof/>
                <w:webHidden/>
              </w:rPr>
            </w:r>
            <w:r>
              <w:rPr>
                <w:noProof/>
                <w:webHidden/>
              </w:rPr>
              <w:fldChar w:fldCharType="separate"/>
            </w:r>
            <w:r w:rsidR="006259F1">
              <w:rPr>
                <w:noProof/>
                <w:webHidden/>
              </w:rPr>
              <w:t>3</w:t>
            </w:r>
            <w:r>
              <w:rPr>
                <w:noProof/>
                <w:webHidden/>
              </w:rPr>
              <w:fldChar w:fldCharType="end"/>
            </w:r>
          </w:hyperlink>
        </w:p>
        <w:p w14:paraId="5CD23FC8" w14:textId="1EACB7F7" w:rsidR="00DC4AC2" w:rsidRDefault="00DC4AC2">
          <w:pPr>
            <w:pStyle w:val="TDC1"/>
            <w:rPr>
              <w:rFonts w:cstheme="minorBidi"/>
              <w:b w:val="0"/>
              <w:noProof/>
              <w:lang w:eastAsia="en-GB" w:bidi="ar-SA"/>
            </w:rPr>
          </w:pPr>
          <w:hyperlink w:anchor="_Toc184894085" w:history="1">
            <w:r w:rsidRPr="00942706">
              <w:rPr>
                <w:rStyle w:val="Hipervnculo"/>
                <w:noProof/>
              </w:rPr>
              <w:t>5.</w:t>
            </w:r>
            <w:r>
              <w:rPr>
                <w:rFonts w:cstheme="minorBidi"/>
                <w:b w:val="0"/>
                <w:noProof/>
                <w:lang w:eastAsia="en-GB" w:bidi="ar-SA"/>
              </w:rPr>
              <w:tab/>
            </w:r>
            <w:r w:rsidRPr="00942706">
              <w:rPr>
                <w:rStyle w:val="Hipervnculo"/>
                <w:noProof/>
              </w:rPr>
              <w:t>Cronograma</w:t>
            </w:r>
            <w:r>
              <w:rPr>
                <w:noProof/>
                <w:webHidden/>
              </w:rPr>
              <w:tab/>
            </w:r>
            <w:r>
              <w:rPr>
                <w:noProof/>
                <w:webHidden/>
              </w:rPr>
              <w:fldChar w:fldCharType="begin"/>
            </w:r>
            <w:r>
              <w:rPr>
                <w:noProof/>
                <w:webHidden/>
              </w:rPr>
              <w:instrText xml:space="preserve"> PAGEREF _Toc184894085 \h </w:instrText>
            </w:r>
            <w:r>
              <w:rPr>
                <w:noProof/>
                <w:webHidden/>
              </w:rPr>
            </w:r>
            <w:r>
              <w:rPr>
                <w:noProof/>
                <w:webHidden/>
              </w:rPr>
              <w:fldChar w:fldCharType="separate"/>
            </w:r>
            <w:r w:rsidR="006259F1">
              <w:rPr>
                <w:noProof/>
                <w:webHidden/>
              </w:rPr>
              <w:t>3</w:t>
            </w:r>
            <w:r>
              <w:rPr>
                <w:noProof/>
                <w:webHidden/>
              </w:rPr>
              <w:fldChar w:fldCharType="end"/>
            </w:r>
          </w:hyperlink>
        </w:p>
        <w:p w14:paraId="08E5CE4D" w14:textId="74454C17" w:rsidR="00DC4AC2" w:rsidRDefault="00DC4AC2">
          <w:pPr>
            <w:pStyle w:val="TDC1"/>
            <w:rPr>
              <w:rFonts w:cstheme="minorBidi"/>
              <w:b w:val="0"/>
              <w:noProof/>
              <w:lang w:eastAsia="en-GB" w:bidi="ar-SA"/>
            </w:rPr>
          </w:pPr>
          <w:hyperlink w:anchor="_Toc184894086" w:history="1">
            <w:r w:rsidRPr="00942706">
              <w:rPr>
                <w:rStyle w:val="Hipervnculo"/>
                <w:noProof/>
              </w:rPr>
              <w:t>6.</w:t>
            </w:r>
            <w:r>
              <w:rPr>
                <w:rFonts w:cstheme="minorBidi"/>
                <w:b w:val="0"/>
                <w:noProof/>
                <w:lang w:eastAsia="en-GB" w:bidi="ar-SA"/>
              </w:rPr>
              <w:tab/>
            </w:r>
            <w:r w:rsidRPr="00942706">
              <w:rPr>
                <w:rStyle w:val="Hipervnculo"/>
                <w:noProof/>
              </w:rPr>
              <w:t>Bibliografía básica</w:t>
            </w:r>
            <w:r>
              <w:rPr>
                <w:noProof/>
                <w:webHidden/>
              </w:rPr>
              <w:tab/>
            </w:r>
            <w:r>
              <w:rPr>
                <w:noProof/>
                <w:webHidden/>
              </w:rPr>
              <w:fldChar w:fldCharType="begin"/>
            </w:r>
            <w:r>
              <w:rPr>
                <w:noProof/>
                <w:webHidden/>
              </w:rPr>
              <w:instrText xml:space="preserve"> PAGEREF _Toc184894086 \h </w:instrText>
            </w:r>
            <w:r>
              <w:rPr>
                <w:noProof/>
                <w:webHidden/>
              </w:rPr>
            </w:r>
            <w:r>
              <w:rPr>
                <w:noProof/>
                <w:webHidden/>
              </w:rPr>
              <w:fldChar w:fldCharType="separate"/>
            </w:r>
            <w:r w:rsidR="006259F1">
              <w:rPr>
                <w:noProof/>
                <w:webHidden/>
              </w:rPr>
              <w:t>4</w:t>
            </w:r>
            <w:r>
              <w:rPr>
                <w:noProof/>
                <w:webHidden/>
              </w:rPr>
              <w:fldChar w:fldCharType="end"/>
            </w:r>
          </w:hyperlink>
        </w:p>
        <w:p w14:paraId="48C0C871" w14:textId="73281000" w:rsidR="00CF123D" w:rsidRDefault="00CF123D" w:rsidP="00CF123D">
          <w:pPr>
            <w:rPr>
              <w:noProof/>
            </w:rPr>
          </w:pPr>
          <w:r w:rsidRPr="00A75A50">
            <w:rPr>
              <w:b/>
              <w:bCs/>
              <w:noProof/>
              <w:sz w:val="22"/>
              <w:szCs w:val="22"/>
            </w:rPr>
            <w:fldChar w:fldCharType="end"/>
          </w:r>
        </w:p>
      </w:sdtContent>
    </w:sdt>
    <w:p w14:paraId="0E59603D" w14:textId="77777777" w:rsidR="00CF123D" w:rsidRDefault="00CF123D" w:rsidP="00A930F0">
      <w:pPr>
        <w:pStyle w:val="Ttulo1"/>
        <w:numPr>
          <w:ilvl w:val="0"/>
          <w:numId w:val="0"/>
        </w:numPr>
      </w:pPr>
    </w:p>
    <w:p w14:paraId="1163AA5F" w14:textId="77E1873B" w:rsidR="00CF123D" w:rsidRDefault="00CF123D" w:rsidP="00A930F0">
      <w:pPr>
        <w:pStyle w:val="Ttulo1"/>
        <w:numPr>
          <w:ilvl w:val="0"/>
          <w:numId w:val="0"/>
        </w:numPr>
      </w:pPr>
    </w:p>
    <w:p w14:paraId="09188069" w14:textId="4ED80DE2" w:rsidR="00DC4AC2" w:rsidRPr="00DC4AC2" w:rsidRDefault="00DC4AC2" w:rsidP="00DC4AC2">
      <w:pPr>
        <w:ind w:firstLine="0"/>
        <w:jc w:val="center"/>
        <w:rPr>
          <w:lang w:val="es-ES_tradnl"/>
        </w:rPr>
      </w:pPr>
      <w:r>
        <w:rPr>
          <w:b/>
          <w:bCs/>
          <w:color w:val="FF0000"/>
          <w:lang w:val="es-ES_tradnl"/>
        </w:rPr>
        <w:t>IMPORTANTE</w:t>
      </w:r>
      <w:r w:rsidRPr="00D80943">
        <w:rPr>
          <w:color w:val="FF0000"/>
          <w:lang w:val="es-ES_tradnl"/>
        </w:rPr>
        <w:t xml:space="preserve">: extensión de </w:t>
      </w:r>
      <w:r>
        <w:rPr>
          <w:color w:val="FF0000"/>
          <w:lang w:val="es-ES_tradnl"/>
        </w:rPr>
        <w:t>3</w:t>
      </w:r>
      <w:r w:rsidRPr="00D80943">
        <w:rPr>
          <w:color w:val="FF0000"/>
          <w:lang w:val="es-ES_tradnl"/>
        </w:rPr>
        <w:t>-</w:t>
      </w:r>
      <w:r>
        <w:rPr>
          <w:color w:val="FF0000"/>
          <w:lang w:val="es-ES_tradnl"/>
        </w:rPr>
        <w:t>4</w:t>
      </w:r>
      <w:r w:rsidRPr="00D80943">
        <w:rPr>
          <w:color w:val="FF0000"/>
          <w:lang w:val="es-ES_tradnl"/>
        </w:rPr>
        <w:t xml:space="preserve"> páginas.</w:t>
      </w:r>
    </w:p>
    <w:p w14:paraId="220DDE5E" w14:textId="77777777" w:rsidR="00DC4AC2" w:rsidRPr="00DC4AC2" w:rsidRDefault="00DC4AC2" w:rsidP="00DC4AC2">
      <w:pPr>
        <w:rPr>
          <w:lang w:val="es-ES_tradnl" w:eastAsia="es-ES" w:bidi="ar-SA"/>
        </w:rPr>
      </w:pPr>
    </w:p>
    <w:p w14:paraId="7D5779FB" w14:textId="1FEF8F04" w:rsidR="00B56CC1" w:rsidRDefault="00B56CC1" w:rsidP="00B56CC1">
      <w:pPr>
        <w:rPr>
          <w:lang w:val="es-ES_tradnl" w:eastAsia="es-ES" w:bidi="ar-SA"/>
        </w:rPr>
      </w:pPr>
    </w:p>
    <w:p w14:paraId="444E579B" w14:textId="0C83B645" w:rsidR="00B56CC1" w:rsidRDefault="00B56CC1" w:rsidP="00B56CC1">
      <w:pPr>
        <w:rPr>
          <w:lang w:val="es-ES_tradnl" w:eastAsia="es-ES" w:bidi="ar-SA"/>
        </w:rPr>
      </w:pPr>
    </w:p>
    <w:p w14:paraId="33F42A31" w14:textId="39036B53" w:rsidR="00B56CC1" w:rsidRDefault="00B56CC1" w:rsidP="00B56CC1">
      <w:pPr>
        <w:rPr>
          <w:lang w:val="es-ES_tradnl" w:eastAsia="es-ES" w:bidi="ar-SA"/>
        </w:rPr>
      </w:pPr>
    </w:p>
    <w:p w14:paraId="53391A9B" w14:textId="4B67DCF9" w:rsidR="00B56CC1" w:rsidRDefault="00B56CC1" w:rsidP="00B56CC1">
      <w:pPr>
        <w:rPr>
          <w:lang w:val="es-ES_tradnl" w:eastAsia="es-ES" w:bidi="ar-SA"/>
        </w:rPr>
      </w:pPr>
    </w:p>
    <w:p w14:paraId="37ABD74C" w14:textId="566F51A1" w:rsidR="00B56CC1" w:rsidRDefault="00B56CC1" w:rsidP="00B56CC1">
      <w:pPr>
        <w:rPr>
          <w:lang w:val="es-ES_tradnl" w:eastAsia="es-ES" w:bidi="ar-SA"/>
        </w:rPr>
      </w:pPr>
    </w:p>
    <w:p w14:paraId="079B7139" w14:textId="7153421D" w:rsidR="00B56CC1" w:rsidRDefault="00B56CC1" w:rsidP="00B56CC1">
      <w:pPr>
        <w:rPr>
          <w:lang w:val="es-ES_tradnl" w:eastAsia="es-ES" w:bidi="ar-SA"/>
        </w:rPr>
      </w:pPr>
    </w:p>
    <w:p w14:paraId="221C4B66" w14:textId="32853B15" w:rsidR="00B56CC1" w:rsidRDefault="00B56CC1" w:rsidP="00B56CC1">
      <w:pPr>
        <w:rPr>
          <w:lang w:val="es-ES_tradnl" w:eastAsia="es-ES" w:bidi="ar-SA"/>
        </w:rPr>
      </w:pPr>
    </w:p>
    <w:p w14:paraId="3C3862DB" w14:textId="5A35374F" w:rsidR="00B56CC1" w:rsidRDefault="00B56CC1" w:rsidP="00B56CC1">
      <w:pPr>
        <w:rPr>
          <w:lang w:val="es-ES_tradnl" w:eastAsia="es-ES" w:bidi="ar-SA"/>
        </w:rPr>
      </w:pPr>
    </w:p>
    <w:p w14:paraId="4697C40A" w14:textId="47489484" w:rsidR="00B56CC1" w:rsidRDefault="00B56CC1" w:rsidP="00B56CC1">
      <w:pPr>
        <w:rPr>
          <w:lang w:val="es-ES_tradnl" w:eastAsia="es-ES" w:bidi="ar-SA"/>
        </w:rPr>
      </w:pPr>
    </w:p>
    <w:p w14:paraId="46766079" w14:textId="465FD79A" w:rsidR="00B56CC1" w:rsidRDefault="00B56CC1" w:rsidP="00B56CC1">
      <w:pPr>
        <w:rPr>
          <w:lang w:val="es-ES_tradnl" w:eastAsia="es-ES" w:bidi="ar-SA"/>
        </w:rPr>
      </w:pPr>
    </w:p>
    <w:p w14:paraId="65DEFA05" w14:textId="362A922B" w:rsidR="00B56CC1" w:rsidRDefault="00B56CC1" w:rsidP="00B56CC1">
      <w:pPr>
        <w:rPr>
          <w:lang w:val="es-ES_tradnl" w:eastAsia="es-ES" w:bidi="ar-SA"/>
        </w:rPr>
      </w:pPr>
    </w:p>
    <w:p w14:paraId="1A365B3B" w14:textId="3256B795" w:rsidR="00B56CC1" w:rsidRDefault="00B56CC1" w:rsidP="00B56CC1">
      <w:pPr>
        <w:rPr>
          <w:lang w:val="es-ES_tradnl" w:eastAsia="es-ES" w:bidi="ar-SA"/>
        </w:rPr>
      </w:pPr>
    </w:p>
    <w:p w14:paraId="43CD9E1A" w14:textId="42373685" w:rsidR="00B56CC1" w:rsidRDefault="00B56CC1" w:rsidP="00B56CC1">
      <w:pPr>
        <w:rPr>
          <w:lang w:val="es-ES_tradnl" w:eastAsia="es-ES" w:bidi="ar-SA"/>
        </w:rPr>
      </w:pPr>
    </w:p>
    <w:p w14:paraId="5B335572" w14:textId="5B61DB0B" w:rsidR="00B56CC1" w:rsidRDefault="00B56CC1" w:rsidP="00B56CC1">
      <w:pPr>
        <w:rPr>
          <w:lang w:val="es-ES_tradnl" w:eastAsia="es-ES" w:bidi="ar-SA"/>
        </w:rPr>
      </w:pPr>
    </w:p>
    <w:p w14:paraId="541D0CA9" w14:textId="797B9D29" w:rsidR="00B56CC1" w:rsidRDefault="00B56CC1" w:rsidP="00B56CC1">
      <w:pPr>
        <w:rPr>
          <w:lang w:val="es-ES_tradnl" w:eastAsia="es-ES" w:bidi="ar-SA"/>
        </w:rPr>
      </w:pPr>
    </w:p>
    <w:p w14:paraId="16493212" w14:textId="77777777" w:rsidR="00B56CC1" w:rsidRPr="00B56CC1" w:rsidRDefault="00B56CC1" w:rsidP="00B56CC1">
      <w:pPr>
        <w:rPr>
          <w:lang w:val="es-ES_tradnl" w:eastAsia="es-ES" w:bidi="ar-SA"/>
        </w:rPr>
      </w:pPr>
    </w:p>
    <w:p w14:paraId="0C9497F4" w14:textId="0116CFA1" w:rsidR="00D9783D" w:rsidRDefault="00D9783D">
      <w:pPr>
        <w:spacing w:before="0" w:after="0" w:line="240" w:lineRule="auto"/>
        <w:ind w:firstLine="0"/>
        <w:contextualSpacing w:val="0"/>
        <w:jc w:val="left"/>
      </w:pPr>
      <w:r>
        <w:br w:type="page"/>
      </w:r>
    </w:p>
    <w:p w14:paraId="119F53FC" w14:textId="06A1E463" w:rsidR="00117443" w:rsidRPr="00AB0510" w:rsidRDefault="00A930F0" w:rsidP="00C76AA4">
      <w:pPr>
        <w:pStyle w:val="Ttulo1"/>
      </w:pPr>
      <w:bookmarkStart w:id="1" w:name="_Toc184894080"/>
      <w:r>
        <w:lastRenderedPageBreak/>
        <w:t>Introducción</w:t>
      </w:r>
      <w:r w:rsidR="00A07800">
        <w:t xml:space="preserve"> e hipótesis</w:t>
      </w:r>
      <w:bookmarkEnd w:id="1"/>
    </w:p>
    <w:p w14:paraId="66028717" w14:textId="740F7500" w:rsidR="007B292E" w:rsidRDefault="003F6DF9" w:rsidP="00174B83">
      <w:pPr>
        <w:ind w:firstLine="360"/>
        <w:rPr>
          <w:lang w:val="es-ES_tradnl"/>
        </w:rPr>
      </w:pPr>
      <w:bookmarkStart w:id="2" w:name="_Toc74048338"/>
      <w:bookmarkStart w:id="3" w:name="_Toc74048375"/>
      <w:bookmarkStart w:id="4" w:name="_Toc74063173"/>
      <w:bookmarkStart w:id="5" w:name="_Toc74216274"/>
      <w:bookmarkStart w:id="6" w:name="_Toc74218102"/>
      <w:bookmarkStart w:id="7" w:name="_Toc74218296"/>
      <w:bookmarkStart w:id="8" w:name="_Toc74223268"/>
      <w:bookmarkStart w:id="9" w:name="_Toc74239142"/>
      <w:bookmarkStart w:id="10" w:name="_Toc74641759"/>
      <w:bookmarkStart w:id="11" w:name="_Toc74642961"/>
      <w:bookmarkStart w:id="12" w:name="_Toc74645609"/>
      <w:bookmarkStart w:id="13" w:name="_Toc74646153"/>
      <w:bookmarkStart w:id="14" w:name="_Toc74646642"/>
      <w:bookmarkStart w:id="15" w:name="_Toc74646965"/>
      <w:bookmarkStart w:id="16" w:name="_Toc74648324"/>
      <w:bookmarkStart w:id="17" w:name="_Toc74650208"/>
      <w:bookmarkStart w:id="18" w:name="_Toc74652216"/>
      <w:bookmarkStart w:id="19" w:name="_Toc74652406"/>
      <w:bookmarkStart w:id="20" w:name="_Toc74653467"/>
      <w:bookmarkStart w:id="21" w:name="_Toc74653681"/>
      <w:bookmarkStart w:id="22" w:name="_Toc74654133"/>
      <w:bookmarkStart w:id="23" w:name="_Toc74666350"/>
      <w:bookmarkStart w:id="24" w:name="_Toc74668612"/>
      <w:bookmarkStart w:id="25" w:name="_Toc74669271"/>
      <w:bookmarkStart w:id="26" w:name="_Toc74823112"/>
      <w:bookmarkStart w:id="27" w:name="_Toc74823768"/>
      <w:bookmarkStart w:id="28" w:name="_Toc74825887"/>
      <w:bookmarkStart w:id="29" w:name="_Toc74825930"/>
      <w:bookmarkStart w:id="30" w:name="_Toc74828897"/>
      <w:bookmarkStart w:id="31" w:name="_Toc74828973"/>
      <w:bookmarkStart w:id="32" w:name="_Toc74829048"/>
      <w:bookmarkStart w:id="33" w:name="_Toc74840925"/>
      <w:bookmarkStart w:id="34" w:name="_Toc74841073"/>
      <w:bookmarkStart w:id="35" w:name="_Toc74844270"/>
      <w:bookmarkStart w:id="36" w:name="_Toc74936897"/>
      <w:bookmarkStart w:id="37" w:name="_Toc74936953"/>
      <w:bookmarkStart w:id="38" w:name="_Toc74937004"/>
      <w:bookmarkStart w:id="39" w:name="_Toc75009928"/>
      <w:bookmarkStart w:id="40" w:name="_Toc75012166"/>
      <w:bookmarkStart w:id="41" w:name="_Toc75017448"/>
      <w:bookmarkStart w:id="42" w:name="_Toc75017708"/>
      <w:bookmarkStart w:id="43" w:name="_Toc75018435"/>
      <w:bookmarkStart w:id="44" w:name="_Toc75019585"/>
      <w:bookmarkStart w:id="45" w:name="_Toc75019752"/>
      <w:bookmarkStart w:id="46" w:name="_Toc75088138"/>
      <w:bookmarkStart w:id="47" w:name="_Toc75091103"/>
      <w:bookmarkStart w:id="48" w:name="_Toc75091539"/>
      <w:bookmarkStart w:id="49" w:name="_Toc75176002"/>
      <w:bookmarkStart w:id="50" w:name="_Toc75176040"/>
      <w:bookmarkStart w:id="51" w:name="_Toc75176078"/>
      <w:bookmarkStart w:id="52" w:name="_Toc75176186"/>
      <w:bookmarkStart w:id="53" w:name="_Toc83195163"/>
      <w:bookmarkStart w:id="54" w:name="_Toc83195240"/>
      <w:bookmarkStart w:id="55" w:name="_Toc85449805"/>
      <w:bookmarkStart w:id="56" w:name="_Toc85470541"/>
      <w:bookmarkStart w:id="57" w:name="_Toc85470810"/>
      <w:bookmarkStart w:id="58" w:name="_Toc85561340"/>
      <w:bookmarkStart w:id="59" w:name="_Toc86055162"/>
      <w:bookmarkStart w:id="60" w:name="_Toc86087825"/>
      <w:bookmarkStart w:id="61" w:name="_Toc86131433"/>
      <w:bookmarkStart w:id="62" w:name="_Toc86132426"/>
      <w:bookmarkStart w:id="63" w:name="_Toc86134136"/>
      <w:bookmarkStart w:id="64" w:name="_Toc86134327"/>
      <w:bookmarkStart w:id="65" w:name="_Toc86136154"/>
      <w:bookmarkStart w:id="66" w:name="_Toc86136666"/>
      <w:bookmarkStart w:id="67" w:name="_Toc97544629"/>
      <w:bookmarkStart w:id="68" w:name="_Toc97544706"/>
      <w:bookmarkStart w:id="69" w:name="_Toc97544810"/>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r>
        <w:rPr>
          <w:lang w:val="es-ES_tradnl"/>
        </w:rPr>
        <w:t xml:space="preserve">La IA o Inteligencia artificial se ha convertido hoy en día en una de las mejores soluciones para el análisis de datos complejos, entre los más destacados en el campo de análisis de imágenes como pueden ser en el sector de la salud, comercio o seguridad. </w:t>
      </w:r>
      <w:r w:rsidR="00D03C45">
        <w:rPr>
          <w:lang w:val="es-ES_tradnl"/>
        </w:rPr>
        <w:fldChar w:fldCharType="begin"/>
      </w:r>
      <w:r w:rsidR="00D03C45">
        <w:rPr>
          <w:lang w:val="es-ES_tradnl"/>
        </w:rPr>
        <w:instrText xml:space="preserve"> ADDIN ZOTERO_ITEM CSL_CITATION {"citationID":"Q4b4eFEu","properties":{"formattedCitation":"(M\\uc0\\u233{}ndez et\\uc0\\u160{}al., s.\\uc0\\u160{}f.)","plainCitation":"(Méndez et al., s. f.)","noteIndex":0},"citationItems":[{"id":9,"uris":["http://zotero.org/users/16068899/items/XTUV9EBX"],"itemData":{"id":9,"type":"article-journal","language":"es","source":"Zotero","title":"LA GESTIÓN DE LA INTELIGENCIA ARTIFICIAL EN LOS CONTEXTOS UNIVERSITARIOS IBEROAMERICANOS","author":[{"family":"Méndez","given":"Abril"},{"family":"Bizelli","given":"José Luis"},{"family":"Sánchez","given":"José Mario Achoy"},{"family":"Pulido","given":"Josefa Rodríguez"},{"family":"Artero","given":"Juan José Morales"},{"family":"Tierno-García","given":"Juana-María"},{"family":"Pozos","given":"Katia"},{"family":"Lámbiz","given":"Lamed Mendoza"},{"family":"Rodríguez","given":"Lilia Esther Guerrero"},{"family":"Medina","given":"Luciano Román"},{"family":"García-Carrillo","given":"Luz Stella"},{"family":"Reis","given":"Márcia Lopes"},{"family":"Clavera","given":"María Inés Vázquez"},{"family":"Gaete","given":"María Luján Amarilla"},{"family":"Leiva-Guerrero","given":"María Verónica"},{"family":"Perera","given":"María Victoria Aguiar"},{"family":"Questa-Torterolo","given":"Mariela"}]}}],"schema":"https://github.com/citation-style-language/schema/raw/master/csl-citation.json"} </w:instrText>
      </w:r>
      <w:r w:rsidR="00D03C45">
        <w:rPr>
          <w:lang w:val="es-ES_tradnl"/>
        </w:rPr>
        <w:fldChar w:fldCharType="separate"/>
      </w:r>
      <w:r w:rsidR="00D03C45" w:rsidRPr="00D03C45">
        <w:t>(Méndez et al., s. f.)</w:t>
      </w:r>
      <w:r w:rsidR="00D03C45">
        <w:rPr>
          <w:lang w:val="es-ES_tradnl"/>
        </w:rPr>
        <w:fldChar w:fldCharType="end"/>
      </w:r>
      <w:r w:rsidR="00D03C45" w:rsidRPr="00D03C45">
        <w:rPr>
          <w:lang w:val="es-ES_tradnl"/>
        </w:rPr>
        <w:t xml:space="preserve"> </w:t>
      </w:r>
      <w:r w:rsidR="00D03C45">
        <w:rPr>
          <w:lang w:val="es-ES_tradnl"/>
        </w:rPr>
        <w:fldChar w:fldCharType="begin"/>
      </w:r>
      <w:r w:rsidR="00D03C45">
        <w:rPr>
          <w:lang w:val="es-ES_tradnl"/>
        </w:rPr>
        <w:instrText xml:space="preserve"> ADDIN ZOTERO_ITEM CSL_CITATION {"citationID":"vDSAChTc","properties":{"formattedCitation":"({\\i{}El an\\uc0\\u225{}lisis de im\\uc0\\u225{}genes con IA y su influencia en la formaci\\uc0\\u243{}n - Blog - ADR Formaci\\uc0\\u243{}n}, s.\\uc0\\u160{}f.)","plainCitation":"(El análisis de imágenes con IA y su influencia en la formación - Blog - ADR Formación, s. f.)","noteIndex":0},"citationItems":[{"id":3,"uris":["http://zotero.org/users/16068899/items/PTJMRE2C"],"itemData":{"id":3,"type":"webpage","abstract":"El análisis de imágenes con IA y su influencia en la formación","language":"es","title":"El análisis de imágenes con IA y su influencia en la formación - Blog - ADR Formación","URL":"https://www.adrformacion.com/blog/el_futuro_del_analisis_visual_con_ia.html","accessed":{"date-parts":[["2025",1,4]]}}}],"schema":"https://github.com/citation-style-language/schema/raw/master/csl-citation.json"} </w:instrText>
      </w:r>
      <w:r w:rsidR="00D03C45">
        <w:rPr>
          <w:lang w:val="es-ES_tradnl"/>
        </w:rPr>
        <w:fldChar w:fldCharType="separate"/>
      </w:r>
      <w:r w:rsidR="00D03C45" w:rsidRPr="00D03C45">
        <w:t>(</w:t>
      </w:r>
      <w:r w:rsidR="00D03C45" w:rsidRPr="00D03C45">
        <w:rPr>
          <w:i/>
          <w:iCs/>
        </w:rPr>
        <w:t>El análisis de imágenes con IA y su influencia en la formación - Blog - ADR Formación</w:t>
      </w:r>
      <w:r w:rsidR="00D03C45" w:rsidRPr="00D03C45">
        <w:t>, s. f.)</w:t>
      </w:r>
      <w:r w:rsidR="00D03C45">
        <w:rPr>
          <w:lang w:val="es-ES_tradnl"/>
        </w:rPr>
        <w:fldChar w:fldCharType="end"/>
      </w:r>
    </w:p>
    <w:p w14:paraId="6CAE0077" w14:textId="77777777" w:rsidR="00DC4AC2" w:rsidRDefault="00DC4AC2" w:rsidP="00BE2BF0">
      <w:pPr>
        <w:ind w:firstLine="0"/>
        <w:rPr>
          <w:lang w:val="es-ES_tradnl"/>
        </w:rPr>
      </w:pPr>
    </w:p>
    <w:p w14:paraId="73522044" w14:textId="77777777" w:rsidR="003713AF" w:rsidRPr="003713AF" w:rsidRDefault="003713AF" w:rsidP="003713AF">
      <w:pPr>
        <w:pStyle w:val="Prrafodelista"/>
        <w:numPr>
          <w:ilvl w:val="0"/>
          <w:numId w:val="2"/>
        </w:numPr>
        <w:tabs>
          <w:tab w:val="left" w:pos="284"/>
          <w:tab w:val="left" w:pos="426"/>
        </w:tabs>
        <w:outlineLvl w:val="1"/>
        <w:rPr>
          <w:b/>
          <w:vanish/>
          <w:color w:val="000000" w:themeColor="text1"/>
          <w:lang w:val="es-ES_tradnl"/>
        </w:rPr>
      </w:pPr>
      <w:bookmarkStart w:id="70" w:name="_Toc74048339"/>
      <w:bookmarkStart w:id="71" w:name="_Toc74048376"/>
      <w:bookmarkStart w:id="72" w:name="_Toc74063174"/>
      <w:bookmarkStart w:id="73" w:name="_Toc74216275"/>
      <w:bookmarkStart w:id="74" w:name="_Toc74218103"/>
      <w:bookmarkStart w:id="75" w:name="_Toc74218297"/>
      <w:bookmarkStart w:id="76" w:name="_Toc74223269"/>
      <w:bookmarkStart w:id="77" w:name="_Toc74239143"/>
      <w:bookmarkStart w:id="78" w:name="_Toc74641760"/>
      <w:bookmarkStart w:id="79" w:name="_Toc74642962"/>
      <w:bookmarkStart w:id="80" w:name="_Toc74645610"/>
      <w:bookmarkStart w:id="81" w:name="_Toc74646154"/>
      <w:bookmarkStart w:id="82" w:name="_Toc74646643"/>
      <w:bookmarkStart w:id="83" w:name="_Toc74646966"/>
      <w:bookmarkStart w:id="84" w:name="_Toc74648325"/>
      <w:bookmarkStart w:id="85" w:name="_Toc74650209"/>
      <w:bookmarkStart w:id="86" w:name="_Toc74652217"/>
      <w:bookmarkStart w:id="87" w:name="_Toc74652407"/>
      <w:bookmarkStart w:id="88" w:name="_Toc74653468"/>
      <w:bookmarkStart w:id="89" w:name="_Toc74653682"/>
      <w:bookmarkStart w:id="90" w:name="_Toc74654134"/>
      <w:bookmarkStart w:id="91" w:name="_Toc74666351"/>
      <w:bookmarkStart w:id="92" w:name="_Toc74668613"/>
      <w:bookmarkStart w:id="93" w:name="_Toc74669272"/>
      <w:bookmarkStart w:id="94" w:name="_Toc74823113"/>
      <w:bookmarkStart w:id="95" w:name="_Toc74823769"/>
      <w:bookmarkStart w:id="96" w:name="_Toc74825888"/>
      <w:bookmarkStart w:id="97" w:name="_Toc74825931"/>
      <w:bookmarkStart w:id="98" w:name="_Toc74828898"/>
      <w:bookmarkStart w:id="99" w:name="_Toc74828974"/>
      <w:bookmarkStart w:id="100" w:name="_Toc74829049"/>
      <w:bookmarkStart w:id="101" w:name="_Toc74840926"/>
      <w:bookmarkStart w:id="102" w:name="_Toc74841074"/>
      <w:bookmarkStart w:id="103" w:name="_Toc74844271"/>
      <w:bookmarkStart w:id="104" w:name="_Toc74936898"/>
      <w:bookmarkStart w:id="105" w:name="_Toc74936954"/>
      <w:bookmarkStart w:id="106" w:name="_Toc74937005"/>
      <w:bookmarkStart w:id="107" w:name="_Toc75009929"/>
      <w:bookmarkStart w:id="108" w:name="_Toc75012167"/>
      <w:bookmarkStart w:id="109" w:name="_Toc75017449"/>
      <w:bookmarkStart w:id="110" w:name="_Toc75017709"/>
      <w:bookmarkStart w:id="111" w:name="_Toc75018436"/>
      <w:bookmarkStart w:id="112" w:name="_Toc75019586"/>
      <w:bookmarkStart w:id="113" w:name="_Toc75019753"/>
      <w:bookmarkStart w:id="114" w:name="_Toc75088139"/>
      <w:bookmarkStart w:id="115" w:name="_Toc75091104"/>
      <w:bookmarkStart w:id="116" w:name="_Toc75091540"/>
      <w:bookmarkStart w:id="117" w:name="_Toc75176003"/>
      <w:bookmarkStart w:id="118" w:name="_Toc75176041"/>
      <w:bookmarkStart w:id="119" w:name="_Toc75176079"/>
      <w:bookmarkStart w:id="120" w:name="_Toc75176187"/>
      <w:bookmarkStart w:id="121" w:name="_Toc83195164"/>
      <w:bookmarkStart w:id="122" w:name="_Toc83195241"/>
      <w:bookmarkStart w:id="123" w:name="_Toc85449806"/>
      <w:bookmarkStart w:id="124" w:name="_Toc85470542"/>
      <w:bookmarkStart w:id="125" w:name="_Toc85470811"/>
      <w:bookmarkStart w:id="126" w:name="_Toc85561341"/>
      <w:bookmarkStart w:id="127" w:name="_Toc86055163"/>
      <w:bookmarkStart w:id="128" w:name="_Toc86087826"/>
      <w:bookmarkStart w:id="129" w:name="_Toc86131434"/>
      <w:bookmarkStart w:id="130" w:name="_Toc86132427"/>
      <w:bookmarkStart w:id="131" w:name="_Toc86134137"/>
      <w:bookmarkStart w:id="132" w:name="_Toc86134328"/>
      <w:bookmarkStart w:id="133" w:name="_Toc86136155"/>
      <w:bookmarkStart w:id="134" w:name="_Toc86136667"/>
      <w:bookmarkStart w:id="135" w:name="_Toc97544630"/>
      <w:bookmarkStart w:id="136" w:name="_Toc97544707"/>
      <w:bookmarkStart w:id="137" w:name="_Toc97544811"/>
      <w:bookmarkStart w:id="138" w:name="_Toc97544954"/>
      <w:bookmarkStart w:id="139" w:name="_Toc97545041"/>
      <w:bookmarkStart w:id="140" w:name="_Toc97545222"/>
      <w:bookmarkStart w:id="141" w:name="_Toc97545377"/>
      <w:bookmarkStart w:id="142" w:name="_Toc97545478"/>
      <w:bookmarkStart w:id="143" w:name="_Toc97545648"/>
      <w:bookmarkStart w:id="144" w:name="_Toc158371957"/>
      <w:bookmarkStart w:id="145" w:name="_Toc158372019"/>
      <w:bookmarkStart w:id="146" w:name="_Toc184894081"/>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78DA6431" w14:textId="77777777" w:rsidR="00DC4AC2" w:rsidRDefault="00DC4AC2" w:rsidP="00DC4AC2">
      <w:pPr>
        <w:pStyle w:val="Ttulo1"/>
      </w:pPr>
      <w:bookmarkStart w:id="147" w:name="_Toc184894082"/>
      <w:r>
        <w:t>Objetivos.</w:t>
      </w:r>
      <w:bookmarkEnd w:id="147"/>
    </w:p>
    <w:p w14:paraId="321830C0" w14:textId="21D0F25B" w:rsidR="00DC4AC2" w:rsidRDefault="003F6DF9" w:rsidP="00174B83">
      <w:pPr>
        <w:ind w:firstLine="360"/>
        <w:rPr>
          <w:lang w:val="es-ES_tradnl"/>
        </w:rPr>
      </w:pPr>
      <w:r>
        <w:rPr>
          <w:lang w:val="es-ES_tradnl"/>
        </w:rPr>
        <w:t xml:space="preserve">Diseñar y modificar un modelo de IA el cual sea capaz de </w:t>
      </w:r>
      <w:r w:rsidR="00174B83">
        <w:rPr>
          <w:lang w:val="es-ES_tradnl"/>
        </w:rPr>
        <w:t>analizar las características más relevantes y visuales de las imágenes digitales</w:t>
      </w:r>
      <w:r w:rsidR="00D03C45">
        <w:rPr>
          <w:lang w:val="es-ES_tradnl"/>
        </w:rPr>
        <w:t xml:space="preserve">.  </w:t>
      </w:r>
      <w:r w:rsidR="00D03C45" w:rsidRPr="00D03C45">
        <w:t>(Ayora, s. f.)</w:t>
      </w:r>
    </w:p>
    <w:p w14:paraId="4F46A40F" w14:textId="2411E730" w:rsidR="00174B83" w:rsidRDefault="00174B83" w:rsidP="00174B83">
      <w:pPr>
        <w:pStyle w:val="Ttulo2"/>
        <w:numPr>
          <w:ilvl w:val="0"/>
          <w:numId w:val="0"/>
        </w:numPr>
        <w:ind w:left="1080" w:hanging="720"/>
      </w:pPr>
      <w:r>
        <w:t>2.1 Objetivos específicos.</w:t>
      </w:r>
    </w:p>
    <w:p w14:paraId="02DCE2F6" w14:textId="44228E40" w:rsidR="00174B83" w:rsidRDefault="00174B83" w:rsidP="00174B83">
      <w:pPr>
        <w:rPr>
          <w:lang w:val="es-ES_tradnl"/>
        </w:rPr>
      </w:pPr>
      <w:r>
        <w:rPr>
          <w:lang w:val="es-ES_tradnl"/>
        </w:rPr>
        <w:t>1. Revisar las imágenes mediante el análisis de imágenes gracias a la IA y redes neuronales convolucionales (CNN).</w:t>
      </w:r>
    </w:p>
    <w:p w14:paraId="39F4FA8A" w14:textId="2D92819E" w:rsidR="00174B83" w:rsidRDefault="00174B83" w:rsidP="00174B83">
      <w:pPr>
        <w:rPr>
          <w:lang w:val="es-ES_tradnl"/>
        </w:rPr>
      </w:pPr>
      <w:r>
        <w:rPr>
          <w:lang w:val="es-ES_tradnl"/>
        </w:rPr>
        <w:t>2. Crear una base de datos para el entrenamiento y evaluación.</w:t>
      </w:r>
    </w:p>
    <w:p w14:paraId="57FADA41" w14:textId="77777777" w:rsidR="00174B83" w:rsidRDefault="00174B83" w:rsidP="00174B83">
      <w:pPr>
        <w:rPr>
          <w:lang w:val="es-ES_tradnl"/>
        </w:rPr>
      </w:pPr>
      <w:r>
        <w:rPr>
          <w:lang w:val="es-ES_tradnl"/>
        </w:rPr>
        <w:t>3. Crear una CNN adecuada.</w:t>
      </w:r>
    </w:p>
    <w:p w14:paraId="080DE533" w14:textId="3D2833AA" w:rsidR="00174B83" w:rsidRDefault="00174B83" w:rsidP="00174B83">
      <w:pPr>
        <w:rPr>
          <w:lang w:val="es-ES_tradnl"/>
        </w:rPr>
      </w:pPr>
      <w:r>
        <w:rPr>
          <w:lang w:val="es-ES_tradnl"/>
        </w:rPr>
        <w:t>4. Evaluar la precisión del modelo.</w:t>
      </w:r>
    </w:p>
    <w:p w14:paraId="71B62C47" w14:textId="77777777" w:rsidR="00D03C45" w:rsidRPr="00174B83" w:rsidRDefault="00D03C45" w:rsidP="00174B83">
      <w:pPr>
        <w:rPr>
          <w:lang w:val="es-ES_tradnl"/>
        </w:rPr>
      </w:pPr>
    </w:p>
    <w:p w14:paraId="77C21074" w14:textId="0E40870B" w:rsidR="00BB5D67" w:rsidRDefault="00DC4AC2" w:rsidP="00BB5D67">
      <w:pPr>
        <w:pStyle w:val="Ttulo1"/>
      </w:pPr>
      <w:bookmarkStart w:id="148" w:name="_Toc97545649"/>
      <w:bookmarkStart w:id="149" w:name="_Toc184894083"/>
      <w:r>
        <w:t>Base de datos</w:t>
      </w:r>
      <w:r w:rsidR="0056200E">
        <w:t>.</w:t>
      </w:r>
      <w:bookmarkEnd w:id="148"/>
      <w:bookmarkEnd w:id="149"/>
    </w:p>
    <w:p w14:paraId="2A292909" w14:textId="489B11A5" w:rsidR="00964B8B" w:rsidRDefault="00174B83" w:rsidP="00174B83">
      <w:pPr>
        <w:rPr>
          <w:lang w:val="es-ES_tradnl"/>
        </w:rPr>
      </w:pPr>
      <w:r>
        <w:rPr>
          <w:lang w:val="es-ES_tradnl"/>
        </w:rPr>
        <w:t xml:space="preserve">Utilizaremos de base de datos </w:t>
      </w:r>
      <w:proofErr w:type="spellStart"/>
      <w:r>
        <w:rPr>
          <w:lang w:val="es-ES_tradnl"/>
        </w:rPr>
        <w:t>ImageNet</w:t>
      </w:r>
      <w:proofErr w:type="spellEnd"/>
      <w:r>
        <w:rPr>
          <w:lang w:val="es-ES_tradnl"/>
        </w:rPr>
        <w:t>, COCO o MNIST puesto que son de carácter público el cual contamos con más de 100.000 imágenes y un amplio abanico de categorías.</w:t>
      </w:r>
    </w:p>
    <w:p w14:paraId="1C645E4C" w14:textId="77777777" w:rsidR="00DC4AC2" w:rsidRPr="00964B8B" w:rsidRDefault="00DC4AC2" w:rsidP="00964B8B">
      <w:pPr>
        <w:ind w:firstLine="0"/>
        <w:rPr>
          <w:lang w:val="es-ES_tradnl"/>
        </w:rPr>
      </w:pPr>
    </w:p>
    <w:p w14:paraId="356D6A23" w14:textId="529A0CAE" w:rsidR="00BF4677" w:rsidRPr="00B90117" w:rsidRDefault="002A7E6E" w:rsidP="00C76AA4">
      <w:pPr>
        <w:pStyle w:val="Ttulo1"/>
      </w:pPr>
      <w:bookmarkStart w:id="150" w:name="_Toc184894084"/>
      <w:r>
        <w:t>Metodología</w:t>
      </w:r>
      <w:bookmarkEnd w:id="150"/>
    </w:p>
    <w:p w14:paraId="63584A04" w14:textId="0EF8DC0D" w:rsidR="002C08A7" w:rsidRDefault="00174B83" w:rsidP="00174B83">
      <w:pPr>
        <w:ind w:firstLine="360"/>
        <w:rPr>
          <w:lang w:val="es-ES_tradnl"/>
        </w:rPr>
      </w:pPr>
      <w:r>
        <w:rPr>
          <w:lang w:val="es-ES_tradnl"/>
        </w:rPr>
        <w:t>1. Realizaremos una investigación y revisión mediante el protocolo de PRISMA.</w:t>
      </w:r>
    </w:p>
    <w:p w14:paraId="3B6E451D" w14:textId="543C39C6" w:rsidR="00174B83" w:rsidRDefault="00174B83" w:rsidP="00174B83">
      <w:pPr>
        <w:ind w:firstLine="360"/>
        <w:rPr>
          <w:lang w:val="es-ES_tradnl"/>
        </w:rPr>
      </w:pPr>
      <w:r>
        <w:rPr>
          <w:lang w:val="es-ES_tradnl"/>
        </w:rPr>
        <w:t xml:space="preserve">2. </w:t>
      </w:r>
      <w:r w:rsidR="00A206C0">
        <w:rPr>
          <w:lang w:val="es-ES_tradnl"/>
        </w:rPr>
        <w:t>Procesamiento de los datos mediante la normalización de las imágenes.</w:t>
      </w:r>
    </w:p>
    <w:p w14:paraId="6C6A4A33" w14:textId="40F44480" w:rsidR="00A206C0" w:rsidRDefault="00A206C0" w:rsidP="00174B83">
      <w:pPr>
        <w:ind w:firstLine="360"/>
        <w:rPr>
          <w:lang w:val="es-ES_tradnl"/>
        </w:rPr>
      </w:pPr>
      <w:r>
        <w:rPr>
          <w:lang w:val="es-ES_tradnl"/>
        </w:rPr>
        <w:t>3. Creación del modelo para poder crear el CNN.</w:t>
      </w:r>
    </w:p>
    <w:p w14:paraId="48EA2747" w14:textId="52522CFC" w:rsidR="00A206C0" w:rsidRDefault="00A206C0" w:rsidP="00174B83">
      <w:pPr>
        <w:ind w:firstLine="360"/>
        <w:rPr>
          <w:lang w:val="es-ES_tradnl"/>
        </w:rPr>
      </w:pPr>
      <w:r>
        <w:rPr>
          <w:lang w:val="es-ES_tradnl"/>
        </w:rPr>
        <w:t>4. Entrenamiento del modelo.</w:t>
      </w:r>
    </w:p>
    <w:p w14:paraId="226B2A04" w14:textId="1A9E9D53" w:rsidR="00A206C0" w:rsidRDefault="00A206C0" w:rsidP="00174B83">
      <w:pPr>
        <w:ind w:firstLine="360"/>
        <w:rPr>
          <w:lang w:val="es-ES_tradnl"/>
        </w:rPr>
      </w:pPr>
      <w:r>
        <w:rPr>
          <w:lang w:val="es-ES_tradnl"/>
        </w:rPr>
        <w:t>5. Evaluación del modelo gracias a la interpretación de los resultados obtenidos.</w:t>
      </w:r>
    </w:p>
    <w:p w14:paraId="332F35B1" w14:textId="2005F9D5" w:rsidR="00D03C45" w:rsidRDefault="00D03C45" w:rsidP="00174B83">
      <w:pPr>
        <w:ind w:firstLine="360"/>
      </w:pPr>
      <w:r>
        <w:lastRenderedPageBreak/>
        <w:fldChar w:fldCharType="begin"/>
      </w:r>
      <w:r>
        <w:instrText xml:space="preserve"> ADDIN ZOTERO_ITEM CSL_CITATION {"citationID":"74pTrfa3","properties":{"formattedCitation":"(Ayora, s.\\uc0\\u160{}f.)","plainCitation":"(Ayora, s. f.)","noteIndex":0},"citationItems":[{"id":11,"uris":["http://zotero.org/users/16068899/items/U5SSCF8H"],"itemData":{"id":11,"type":"article-journal","language":"es","source":"Zotero","title":"Procesamiento de imágenes con técnicas de aprendizaje profundo para la detección de hojas en plantas","author":[{"family":"Ayora","given":"María José Madero"}]}}],"schema":"https://github.com/citation-style-language/schema/raw/master/csl-citation.json"} </w:instrText>
      </w:r>
      <w:r>
        <w:fldChar w:fldCharType="separate"/>
      </w:r>
      <w:r w:rsidRPr="00D03C45">
        <w:t>(Ayora, s. f.)</w:t>
      </w:r>
      <w:r>
        <w:fldChar w:fldCharType="end"/>
      </w:r>
    </w:p>
    <w:p w14:paraId="73DDEC8B" w14:textId="17A70B9F" w:rsidR="00720C46" w:rsidRDefault="002A7E6E" w:rsidP="008A202D">
      <w:pPr>
        <w:pStyle w:val="Ttulo1"/>
      </w:pPr>
      <w:bookmarkStart w:id="151" w:name="_Toc184894085"/>
      <w:r>
        <w:t>Cronograma</w:t>
      </w:r>
      <w:bookmarkEnd w:id="151"/>
    </w:p>
    <w:p w14:paraId="1393CBC7" w14:textId="6EA1765B" w:rsidR="00BC5637" w:rsidRDefault="00BC5637" w:rsidP="000D668F">
      <w:pPr>
        <w:ind w:firstLine="0"/>
        <w:rPr>
          <w:lang w:val="es-ES_tradnl"/>
        </w:rPr>
      </w:pPr>
    </w:p>
    <w:tbl>
      <w:tblPr>
        <w:tblStyle w:val="Tabladelista4"/>
        <w:tblW w:w="0" w:type="auto"/>
        <w:tblLook w:val="04A0" w:firstRow="1" w:lastRow="0" w:firstColumn="1" w:lastColumn="0" w:noHBand="0" w:noVBand="1"/>
      </w:tblPr>
      <w:tblGrid>
        <w:gridCol w:w="1763"/>
        <w:gridCol w:w="1158"/>
        <w:gridCol w:w="1157"/>
        <w:gridCol w:w="1158"/>
        <w:gridCol w:w="1158"/>
        <w:gridCol w:w="1158"/>
      </w:tblGrid>
      <w:tr w:rsidR="00A206C0" w14:paraId="1CB938FC" w14:textId="77777777" w:rsidTr="00A206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3" w:type="dxa"/>
          </w:tcPr>
          <w:p w14:paraId="0F19617F" w14:textId="77777777" w:rsidR="00A206C0" w:rsidRDefault="00A206C0" w:rsidP="007F1EC2">
            <w:pPr>
              <w:ind w:firstLine="0"/>
              <w:rPr>
                <w:lang w:val="es-ES_tradnl"/>
              </w:rPr>
            </w:pPr>
            <w:r>
              <w:rPr>
                <w:lang w:val="es-ES_tradnl"/>
              </w:rPr>
              <w:t>Actividad</w:t>
            </w:r>
          </w:p>
        </w:tc>
        <w:tc>
          <w:tcPr>
            <w:tcW w:w="1158" w:type="dxa"/>
          </w:tcPr>
          <w:p w14:paraId="2458D54B" w14:textId="74F0A012" w:rsidR="00A206C0" w:rsidRDefault="00A206C0" w:rsidP="007F1EC2">
            <w:pPr>
              <w:ind w:firstLine="0"/>
              <w:cnfStyle w:val="100000000000" w:firstRow="1" w:lastRow="0" w:firstColumn="0" w:lastColumn="0" w:oddVBand="0" w:evenVBand="0" w:oddHBand="0" w:evenHBand="0" w:firstRowFirstColumn="0" w:firstRowLastColumn="0" w:lastRowFirstColumn="0" w:lastRowLastColumn="0"/>
              <w:rPr>
                <w:lang w:val="es-ES_tradnl"/>
              </w:rPr>
            </w:pPr>
            <w:r>
              <w:rPr>
                <w:lang w:val="es-ES_tradnl"/>
              </w:rPr>
              <w:t>Mes 1</w:t>
            </w:r>
          </w:p>
        </w:tc>
        <w:tc>
          <w:tcPr>
            <w:tcW w:w="1157" w:type="dxa"/>
          </w:tcPr>
          <w:p w14:paraId="7EFB59F6" w14:textId="1CB41B62" w:rsidR="00A206C0" w:rsidRDefault="00A206C0" w:rsidP="007F1EC2">
            <w:pPr>
              <w:ind w:firstLine="0"/>
              <w:cnfStyle w:val="100000000000" w:firstRow="1" w:lastRow="0" w:firstColumn="0" w:lastColumn="0" w:oddVBand="0" w:evenVBand="0" w:oddHBand="0" w:evenHBand="0" w:firstRowFirstColumn="0" w:firstRowLastColumn="0" w:lastRowFirstColumn="0" w:lastRowLastColumn="0"/>
              <w:rPr>
                <w:lang w:val="es-ES_tradnl"/>
              </w:rPr>
            </w:pPr>
            <w:r>
              <w:rPr>
                <w:lang w:val="es-ES_tradnl"/>
              </w:rPr>
              <w:t>Mes 2</w:t>
            </w:r>
          </w:p>
        </w:tc>
        <w:tc>
          <w:tcPr>
            <w:tcW w:w="1158" w:type="dxa"/>
          </w:tcPr>
          <w:p w14:paraId="0BB729A8" w14:textId="5D2320DE" w:rsidR="00A206C0" w:rsidRDefault="00A206C0" w:rsidP="007F1EC2">
            <w:pPr>
              <w:ind w:firstLine="0"/>
              <w:cnfStyle w:val="100000000000" w:firstRow="1" w:lastRow="0" w:firstColumn="0" w:lastColumn="0" w:oddVBand="0" w:evenVBand="0" w:oddHBand="0" w:evenHBand="0" w:firstRowFirstColumn="0" w:firstRowLastColumn="0" w:lastRowFirstColumn="0" w:lastRowLastColumn="0"/>
              <w:rPr>
                <w:lang w:val="es-ES_tradnl"/>
              </w:rPr>
            </w:pPr>
            <w:r>
              <w:rPr>
                <w:lang w:val="es-ES_tradnl"/>
              </w:rPr>
              <w:t>Mes 3</w:t>
            </w:r>
          </w:p>
        </w:tc>
        <w:tc>
          <w:tcPr>
            <w:tcW w:w="1158" w:type="dxa"/>
          </w:tcPr>
          <w:p w14:paraId="0CC5CC1B" w14:textId="5E3D02EE" w:rsidR="00A206C0" w:rsidRDefault="00A206C0" w:rsidP="007F1EC2">
            <w:pPr>
              <w:ind w:firstLine="0"/>
              <w:cnfStyle w:val="100000000000" w:firstRow="1" w:lastRow="0" w:firstColumn="0" w:lastColumn="0" w:oddVBand="0" w:evenVBand="0" w:oddHBand="0" w:evenHBand="0" w:firstRowFirstColumn="0" w:firstRowLastColumn="0" w:lastRowFirstColumn="0" w:lastRowLastColumn="0"/>
              <w:rPr>
                <w:lang w:val="es-ES_tradnl"/>
              </w:rPr>
            </w:pPr>
            <w:r>
              <w:rPr>
                <w:lang w:val="es-ES_tradnl"/>
              </w:rPr>
              <w:t xml:space="preserve">Mes 4 </w:t>
            </w:r>
          </w:p>
        </w:tc>
        <w:tc>
          <w:tcPr>
            <w:tcW w:w="1158" w:type="dxa"/>
          </w:tcPr>
          <w:p w14:paraId="1B33D285" w14:textId="1BF5DC12" w:rsidR="00A206C0" w:rsidRDefault="00A206C0" w:rsidP="007F1EC2">
            <w:pPr>
              <w:ind w:firstLine="0"/>
              <w:cnfStyle w:val="100000000000" w:firstRow="1" w:lastRow="0" w:firstColumn="0" w:lastColumn="0" w:oddVBand="0" w:evenVBand="0" w:oddHBand="0" w:evenHBand="0" w:firstRowFirstColumn="0" w:firstRowLastColumn="0" w:lastRowFirstColumn="0" w:lastRowLastColumn="0"/>
              <w:rPr>
                <w:lang w:val="es-ES_tradnl"/>
              </w:rPr>
            </w:pPr>
            <w:r>
              <w:rPr>
                <w:lang w:val="es-ES_tradnl"/>
              </w:rPr>
              <w:t>Mes 5</w:t>
            </w:r>
          </w:p>
        </w:tc>
      </w:tr>
      <w:tr w:rsidR="00A206C0" w14:paraId="35EED90F" w14:textId="77777777" w:rsidTr="00A206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3" w:type="dxa"/>
          </w:tcPr>
          <w:p w14:paraId="08CBE44E" w14:textId="227DC854" w:rsidR="00A206C0" w:rsidRDefault="00A206C0" w:rsidP="007F1EC2">
            <w:pPr>
              <w:ind w:firstLine="0"/>
              <w:rPr>
                <w:lang w:val="es-ES_tradnl"/>
              </w:rPr>
            </w:pPr>
            <w:r>
              <w:rPr>
                <w:lang w:val="es-ES_tradnl"/>
              </w:rPr>
              <w:t>Recopilación de datos</w:t>
            </w:r>
          </w:p>
        </w:tc>
        <w:tc>
          <w:tcPr>
            <w:tcW w:w="1158" w:type="dxa"/>
          </w:tcPr>
          <w:p w14:paraId="11024620" w14:textId="1541BFDC" w:rsidR="00A206C0" w:rsidRDefault="00A206C0" w:rsidP="00A206C0">
            <w:pPr>
              <w:ind w:firstLine="0"/>
              <w:jc w:val="center"/>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x</w:t>
            </w:r>
          </w:p>
        </w:tc>
        <w:tc>
          <w:tcPr>
            <w:tcW w:w="1157" w:type="dxa"/>
          </w:tcPr>
          <w:p w14:paraId="1F48FF89" w14:textId="77777777" w:rsidR="00A206C0" w:rsidRDefault="00A206C0" w:rsidP="00A206C0">
            <w:pPr>
              <w:ind w:firstLine="0"/>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158" w:type="dxa"/>
          </w:tcPr>
          <w:p w14:paraId="4E7FF04D" w14:textId="77777777" w:rsidR="00A206C0" w:rsidRDefault="00A206C0" w:rsidP="00A206C0">
            <w:pPr>
              <w:ind w:firstLine="0"/>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158" w:type="dxa"/>
          </w:tcPr>
          <w:p w14:paraId="1D32A965" w14:textId="77777777" w:rsidR="00A206C0" w:rsidRDefault="00A206C0" w:rsidP="00A206C0">
            <w:pPr>
              <w:ind w:firstLine="0"/>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158" w:type="dxa"/>
          </w:tcPr>
          <w:p w14:paraId="3B993EFD" w14:textId="77777777" w:rsidR="00A206C0" w:rsidRDefault="00A206C0" w:rsidP="00A206C0">
            <w:pPr>
              <w:ind w:firstLine="0"/>
              <w:jc w:val="center"/>
              <w:cnfStyle w:val="000000100000" w:firstRow="0" w:lastRow="0" w:firstColumn="0" w:lastColumn="0" w:oddVBand="0" w:evenVBand="0" w:oddHBand="1" w:evenHBand="0" w:firstRowFirstColumn="0" w:firstRowLastColumn="0" w:lastRowFirstColumn="0" w:lastRowLastColumn="0"/>
              <w:rPr>
                <w:lang w:val="es-ES_tradnl"/>
              </w:rPr>
            </w:pPr>
          </w:p>
        </w:tc>
      </w:tr>
      <w:tr w:rsidR="00A206C0" w14:paraId="7ED2D349" w14:textId="77777777" w:rsidTr="00A206C0">
        <w:tc>
          <w:tcPr>
            <w:cnfStyle w:val="001000000000" w:firstRow="0" w:lastRow="0" w:firstColumn="1" w:lastColumn="0" w:oddVBand="0" w:evenVBand="0" w:oddHBand="0" w:evenHBand="0" w:firstRowFirstColumn="0" w:firstRowLastColumn="0" w:lastRowFirstColumn="0" w:lastRowLastColumn="0"/>
            <w:tcW w:w="1513" w:type="dxa"/>
          </w:tcPr>
          <w:p w14:paraId="2709F5C9" w14:textId="215CE783" w:rsidR="00A206C0" w:rsidRDefault="00A206C0" w:rsidP="007F1EC2">
            <w:pPr>
              <w:ind w:firstLine="0"/>
              <w:rPr>
                <w:lang w:val="es-ES_tradnl"/>
              </w:rPr>
            </w:pPr>
            <w:r>
              <w:rPr>
                <w:lang w:val="es-ES_tradnl"/>
              </w:rPr>
              <w:t xml:space="preserve">Investigación </w:t>
            </w:r>
          </w:p>
        </w:tc>
        <w:tc>
          <w:tcPr>
            <w:tcW w:w="1158" w:type="dxa"/>
          </w:tcPr>
          <w:p w14:paraId="4426DD16" w14:textId="77777777" w:rsidR="00A206C0" w:rsidRDefault="00A206C0" w:rsidP="00A206C0">
            <w:pPr>
              <w:ind w:firstLine="0"/>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1157" w:type="dxa"/>
          </w:tcPr>
          <w:p w14:paraId="21FC7042" w14:textId="042A5FE5" w:rsidR="00A206C0" w:rsidRDefault="00A206C0" w:rsidP="00A206C0">
            <w:pPr>
              <w:ind w:firstLine="0"/>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x</w:t>
            </w:r>
          </w:p>
        </w:tc>
        <w:tc>
          <w:tcPr>
            <w:tcW w:w="1158" w:type="dxa"/>
          </w:tcPr>
          <w:p w14:paraId="6C6B5097" w14:textId="77777777" w:rsidR="00A206C0" w:rsidRDefault="00A206C0" w:rsidP="00A206C0">
            <w:pPr>
              <w:ind w:firstLine="0"/>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1158" w:type="dxa"/>
          </w:tcPr>
          <w:p w14:paraId="6BFFAF08" w14:textId="77777777" w:rsidR="00A206C0" w:rsidRDefault="00A206C0" w:rsidP="00A206C0">
            <w:pPr>
              <w:ind w:firstLine="0"/>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1158" w:type="dxa"/>
          </w:tcPr>
          <w:p w14:paraId="4AEAC19D" w14:textId="77777777" w:rsidR="00A206C0" w:rsidRDefault="00A206C0" w:rsidP="00A206C0">
            <w:pPr>
              <w:ind w:firstLine="0"/>
              <w:jc w:val="center"/>
              <w:cnfStyle w:val="000000000000" w:firstRow="0" w:lastRow="0" w:firstColumn="0" w:lastColumn="0" w:oddVBand="0" w:evenVBand="0" w:oddHBand="0" w:evenHBand="0" w:firstRowFirstColumn="0" w:firstRowLastColumn="0" w:lastRowFirstColumn="0" w:lastRowLastColumn="0"/>
              <w:rPr>
                <w:lang w:val="es-ES_tradnl"/>
              </w:rPr>
            </w:pPr>
          </w:p>
        </w:tc>
      </w:tr>
      <w:tr w:rsidR="00A206C0" w14:paraId="4CE9137D" w14:textId="77777777" w:rsidTr="00A206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3" w:type="dxa"/>
          </w:tcPr>
          <w:p w14:paraId="790097DE" w14:textId="50ED92BA" w:rsidR="00A206C0" w:rsidRDefault="00A206C0" w:rsidP="007F1EC2">
            <w:pPr>
              <w:ind w:firstLine="0"/>
              <w:rPr>
                <w:lang w:val="es-ES_tradnl"/>
              </w:rPr>
            </w:pPr>
            <w:r>
              <w:rPr>
                <w:lang w:val="es-ES_tradnl"/>
              </w:rPr>
              <w:t>Procesamiento de datos</w:t>
            </w:r>
          </w:p>
        </w:tc>
        <w:tc>
          <w:tcPr>
            <w:tcW w:w="1158" w:type="dxa"/>
          </w:tcPr>
          <w:p w14:paraId="26CF25B2" w14:textId="77777777" w:rsidR="00A206C0" w:rsidRDefault="00A206C0" w:rsidP="00A206C0">
            <w:pPr>
              <w:ind w:firstLine="0"/>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157" w:type="dxa"/>
          </w:tcPr>
          <w:p w14:paraId="73E5F5DA" w14:textId="448B4BA1" w:rsidR="00A206C0" w:rsidRDefault="00A206C0" w:rsidP="00A206C0">
            <w:pPr>
              <w:ind w:firstLine="0"/>
              <w:jc w:val="center"/>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x</w:t>
            </w:r>
          </w:p>
        </w:tc>
        <w:tc>
          <w:tcPr>
            <w:tcW w:w="1158" w:type="dxa"/>
          </w:tcPr>
          <w:p w14:paraId="5815A461" w14:textId="4E39CDF2" w:rsidR="00A206C0" w:rsidRDefault="00A206C0" w:rsidP="00A206C0">
            <w:pPr>
              <w:ind w:firstLine="0"/>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158" w:type="dxa"/>
          </w:tcPr>
          <w:p w14:paraId="51500490" w14:textId="77777777" w:rsidR="00A206C0" w:rsidRDefault="00A206C0" w:rsidP="00A206C0">
            <w:pPr>
              <w:ind w:firstLine="0"/>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158" w:type="dxa"/>
          </w:tcPr>
          <w:p w14:paraId="05CBF4AA" w14:textId="77777777" w:rsidR="00A206C0" w:rsidRDefault="00A206C0" w:rsidP="00A206C0">
            <w:pPr>
              <w:ind w:firstLine="0"/>
              <w:jc w:val="center"/>
              <w:cnfStyle w:val="000000100000" w:firstRow="0" w:lastRow="0" w:firstColumn="0" w:lastColumn="0" w:oddVBand="0" w:evenVBand="0" w:oddHBand="1" w:evenHBand="0" w:firstRowFirstColumn="0" w:firstRowLastColumn="0" w:lastRowFirstColumn="0" w:lastRowLastColumn="0"/>
              <w:rPr>
                <w:lang w:val="es-ES_tradnl"/>
              </w:rPr>
            </w:pPr>
          </w:p>
        </w:tc>
      </w:tr>
      <w:tr w:rsidR="00A206C0" w14:paraId="3FA6B22B" w14:textId="77777777" w:rsidTr="00A206C0">
        <w:tc>
          <w:tcPr>
            <w:cnfStyle w:val="001000000000" w:firstRow="0" w:lastRow="0" w:firstColumn="1" w:lastColumn="0" w:oddVBand="0" w:evenVBand="0" w:oddHBand="0" w:evenHBand="0" w:firstRowFirstColumn="0" w:firstRowLastColumn="0" w:lastRowFirstColumn="0" w:lastRowLastColumn="0"/>
            <w:tcW w:w="1513" w:type="dxa"/>
          </w:tcPr>
          <w:p w14:paraId="249D8072" w14:textId="14D56C31" w:rsidR="00A206C0" w:rsidRDefault="00A206C0" w:rsidP="007F1EC2">
            <w:pPr>
              <w:ind w:firstLine="0"/>
              <w:rPr>
                <w:lang w:val="es-ES_tradnl"/>
              </w:rPr>
            </w:pPr>
            <w:r>
              <w:rPr>
                <w:lang w:val="es-ES_tradnl"/>
              </w:rPr>
              <w:t>Creación del modelo</w:t>
            </w:r>
          </w:p>
        </w:tc>
        <w:tc>
          <w:tcPr>
            <w:tcW w:w="1158" w:type="dxa"/>
          </w:tcPr>
          <w:p w14:paraId="49556DAE" w14:textId="77777777" w:rsidR="00A206C0" w:rsidRDefault="00A206C0" w:rsidP="00A206C0">
            <w:pPr>
              <w:ind w:firstLine="0"/>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1157" w:type="dxa"/>
          </w:tcPr>
          <w:p w14:paraId="6D5D8500" w14:textId="77777777" w:rsidR="00A206C0" w:rsidRDefault="00A206C0" w:rsidP="00A206C0">
            <w:pPr>
              <w:ind w:firstLine="0"/>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1158" w:type="dxa"/>
          </w:tcPr>
          <w:p w14:paraId="37C43435" w14:textId="5AA45C41" w:rsidR="00A206C0" w:rsidRDefault="00A206C0" w:rsidP="00A206C0">
            <w:pPr>
              <w:ind w:firstLine="0"/>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x</w:t>
            </w:r>
          </w:p>
        </w:tc>
        <w:tc>
          <w:tcPr>
            <w:tcW w:w="1158" w:type="dxa"/>
          </w:tcPr>
          <w:p w14:paraId="7D139B9C" w14:textId="77777777" w:rsidR="00A206C0" w:rsidRDefault="00A206C0" w:rsidP="00A206C0">
            <w:pPr>
              <w:ind w:firstLine="0"/>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1158" w:type="dxa"/>
          </w:tcPr>
          <w:p w14:paraId="74459F03" w14:textId="77777777" w:rsidR="00A206C0" w:rsidRDefault="00A206C0" w:rsidP="00A206C0">
            <w:pPr>
              <w:ind w:firstLine="0"/>
              <w:jc w:val="center"/>
              <w:cnfStyle w:val="000000000000" w:firstRow="0" w:lastRow="0" w:firstColumn="0" w:lastColumn="0" w:oddVBand="0" w:evenVBand="0" w:oddHBand="0" w:evenHBand="0" w:firstRowFirstColumn="0" w:firstRowLastColumn="0" w:lastRowFirstColumn="0" w:lastRowLastColumn="0"/>
              <w:rPr>
                <w:lang w:val="es-ES_tradnl"/>
              </w:rPr>
            </w:pPr>
          </w:p>
        </w:tc>
      </w:tr>
      <w:tr w:rsidR="00A206C0" w14:paraId="62C9FEE0" w14:textId="77777777" w:rsidTr="00A206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3" w:type="dxa"/>
          </w:tcPr>
          <w:p w14:paraId="790DE100" w14:textId="0D2C572F" w:rsidR="00A206C0" w:rsidRDefault="00A206C0" w:rsidP="007F1EC2">
            <w:pPr>
              <w:ind w:firstLine="0"/>
              <w:rPr>
                <w:lang w:val="es-ES_tradnl"/>
              </w:rPr>
            </w:pPr>
            <w:r>
              <w:rPr>
                <w:lang w:val="es-ES_tradnl"/>
              </w:rPr>
              <w:t xml:space="preserve">Entrenamiento y evaluación </w:t>
            </w:r>
          </w:p>
        </w:tc>
        <w:tc>
          <w:tcPr>
            <w:tcW w:w="1158" w:type="dxa"/>
          </w:tcPr>
          <w:p w14:paraId="247DC4D9" w14:textId="77777777" w:rsidR="00A206C0" w:rsidRDefault="00A206C0" w:rsidP="00A206C0">
            <w:pPr>
              <w:ind w:firstLine="0"/>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157" w:type="dxa"/>
          </w:tcPr>
          <w:p w14:paraId="07F57873" w14:textId="77777777" w:rsidR="00A206C0" w:rsidRDefault="00A206C0" w:rsidP="00A206C0">
            <w:pPr>
              <w:ind w:firstLine="0"/>
              <w:jc w:val="center"/>
              <w:cnfStyle w:val="000000100000" w:firstRow="0" w:lastRow="0" w:firstColumn="0" w:lastColumn="0" w:oddVBand="0" w:evenVBand="0" w:oddHBand="1" w:evenHBand="0" w:firstRowFirstColumn="0" w:firstRowLastColumn="0" w:lastRowFirstColumn="0" w:lastRowLastColumn="0"/>
              <w:rPr>
                <w:lang w:val="es-ES_tradnl"/>
              </w:rPr>
            </w:pPr>
          </w:p>
        </w:tc>
        <w:tc>
          <w:tcPr>
            <w:tcW w:w="1158" w:type="dxa"/>
          </w:tcPr>
          <w:p w14:paraId="6F1A8F6B" w14:textId="7919671C" w:rsidR="00A206C0" w:rsidRDefault="00A206C0" w:rsidP="00A206C0">
            <w:pPr>
              <w:ind w:firstLine="0"/>
              <w:jc w:val="center"/>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x</w:t>
            </w:r>
          </w:p>
        </w:tc>
        <w:tc>
          <w:tcPr>
            <w:tcW w:w="1158" w:type="dxa"/>
          </w:tcPr>
          <w:p w14:paraId="68FCEC30" w14:textId="5E95907C" w:rsidR="00A206C0" w:rsidRDefault="00A206C0" w:rsidP="00A206C0">
            <w:pPr>
              <w:ind w:firstLine="0"/>
              <w:jc w:val="center"/>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x</w:t>
            </w:r>
          </w:p>
        </w:tc>
        <w:tc>
          <w:tcPr>
            <w:tcW w:w="1158" w:type="dxa"/>
          </w:tcPr>
          <w:p w14:paraId="49FDD211" w14:textId="77777777" w:rsidR="00A206C0" w:rsidRDefault="00A206C0" w:rsidP="00A206C0">
            <w:pPr>
              <w:ind w:firstLine="0"/>
              <w:jc w:val="center"/>
              <w:cnfStyle w:val="000000100000" w:firstRow="0" w:lastRow="0" w:firstColumn="0" w:lastColumn="0" w:oddVBand="0" w:evenVBand="0" w:oddHBand="1" w:evenHBand="0" w:firstRowFirstColumn="0" w:firstRowLastColumn="0" w:lastRowFirstColumn="0" w:lastRowLastColumn="0"/>
              <w:rPr>
                <w:lang w:val="es-ES_tradnl"/>
              </w:rPr>
            </w:pPr>
          </w:p>
        </w:tc>
      </w:tr>
      <w:tr w:rsidR="00A206C0" w14:paraId="7731CA0B" w14:textId="77777777" w:rsidTr="00A206C0">
        <w:tc>
          <w:tcPr>
            <w:cnfStyle w:val="001000000000" w:firstRow="0" w:lastRow="0" w:firstColumn="1" w:lastColumn="0" w:oddVBand="0" w:evenVBand="0" w:oddHBand="0" w:evenHBand="0" w:firstRowFirstColumn="0" w:firstRowLastColumn="0" w:lastRowFirstColumn="0" w:lastRowLastColumn="0"/>
            <w:tcW w:w="1513" w:type="dxa"/>
          </w:tcPr>
          <w:p w14:paraId="7A43B52F" w14:textId="5E1A3EBE" w:rsidR="00A206C0" w:rsidRDefault="00A206C0" w:rsidP="007F1EC2">
            <w:pPr>
              <w:ind w:firstLine="0"/>
              <w:rPr>
                <w:lang w:val="es-ES_tradnl"/>
              </w:rPr>
            </w:pPr>
            <w:r>
              <w:rPr>
                <w:lang w:val="es-ES_tradnl"/>
              </w:rPr>
              <w:t>Evaluación del modelo</w:t>
            </w:r>
          </w:p>
        </w:tc>
        <w:tc>
          <w:tcPr>
            <w:tcW w:w="1158" w:type="dxa"/>
          </w:tcPr>
          <w:p w14:paraId="128AB5CD" w14:textId="77777777" w:rsidR="00A206C0" w:rsidRDefault="00A206C0" w:rsidP="00A206C0">
            <w:pPr>
              <w:ind w:firstLine="0"/>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1157" w:type="dxa"/>
          </w:tcPr>
          <w:p w14:paraId="6E6D3856" w14:textId="77777777" w:rsidR="00A206C0" w:rsidRDefault="00A206C0" w:rsidP="00A206C0">
            <w:pPr>
              <w:ind w:firstLine="0"/>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1158" w:type="dxa"/>
          </w:tcPr>
          <w:p w14:paraId="6F17244A" w14:textId="77777777" w:rsidR="00A206C0" w:rsidRDefault="00A206C0" w:rsidP="00A206C0">
            <w:pPr>
              <w:ind w:firstLine="0"/>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1158" w:type="dxa"/>
          </w:tcPr>
          <w:p w14:paraId="65D81E32" w14:textId="77777777" w:rsidR="00A206C0" w:rsidRDefault="00A206C0" w:rsidP="00A206C0">
            <w:pPr>
              <w:ind w:firstLine="0"/>
              <w:jc w:val="center"/>
              <w:cnfStyle w:val="000000000000" w:firstRow="0" w:lastRow="0" w:firstColumn="0" w:lastColumn="0" w:oddVBand="0" w:evenVBand="0" w:oddHBand="0" w:evenHBand="0" w:firstRowFirstColumn="0" w:firstRowLastColumn="0" w:lastRowFirstColumn="0" w:lastRowLastColumn="0"/>
              <w:rPr>
                <w:lang w:val="es-ES_tradnl"/>
              </w:rPr>
            </w:pPr>
          </w:p>
        </w:tc>
        <w:tc>
          <w:tcPr>
            <w:tcW w:w="1158" w:type="dxa"/>
          </w:tcPr>
          <w:p w14:paraId="2F0B52FC" w14:textId="2FE5E3A7" w:rsidR="00A206C0" w:rsidRDefault="00A206C0" w:rsidP="00A206C0">
            <w:pPr>
              <w:ind w:firstLine="0"/>
              <w:jc w:val="center"/>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x</w:t>
            </w:r>
          </w:p>
        </w:tc>
      </w:tr>
    </w:tbl>
    <w:p w14:paraId="5777197B" w14:textId="77777777" w:rsidR="00A206C0" w:rsidRDefault="00A206C0" w:rsidP="000D668F">
      <w:pPr>
        <w:ind w:firstLine="0"/>
        <w:rPr>
          <w:lang w:val="es-ES_tradnl"/>
        </w:rPr>
      </w:pPr>
    </w:p>
    <w:p w14:paraId="639C8D1E" w14:textId="77777777" w:rsidR="00FA6802" w:rsidRDefault="00FA6802" w:rsidP="000D668F">
      <w:pPr>
        <w:ind w:firstLine="0"/>
        <w:rPr>
          <w:lang w:val="es-ES_tradnl"/>
        </w:rPr>
      </w:pPr>
    </w:p>
    <w:p w14:paraId="00D13C72" w14:textId="260957C9" w:rsidR="00FA6802" w:rsidRPr="00FA6802" w:rsidRDefault="002A7E6E" w:rsidP="00811CC8">
      <w:pPr>
        <w:pStyle w:val="Ttulo1"/>
      </w:pPr>
      <w:bookmarkStart w:id="152" w:name="_Toc184894086"/>
      <w:r>
        <w:t>Bibliografía básica</w:t>
      </w:r>
      <w:bookmarkEnd w:id="152"/>
    </w:p>
    <w:p w14:paraId="3AC87B8B" w14:textId="77777777" w:rsidR="00D03C45" w:rsidRPr="00D03C45" w:rsidRDefault="00D03C45" w:rsidP="00D03C45">
      <w:pPr>
        <w:pStyle w:val="Bibliografa"/>
      </w:pPr>
      <w:r>
        <w:rPr>
          <w:lang w:val="es-ES_tradnl"/>
        </w:rPr>
        <w:fldChar w:fldCharType="begin"/>
      </w:r>
      <w:r>
        <w:rPr>
          <w:lang w:val="es-ES_tradnl"/>
        </w:rPr>
        <w:instrText xml:space="preserve"> ADDIN ZOTERO_BIBL {"uncited":[],"omitted":[],"custom":[]} CSL_BIBLIOGRAPHY </w:instrText>
      </w:r>
      <w:r>
        <w:rPr>
          <w:lang w:val="es-ES_tradnl"/>
        </w:rPr>
        <w:fldChar w:fldCharType="separate"/>
      </w:r>
      <w:r w:rsidRPr="00D03C45">
        <w:t xml:space="preserve">Ayora, M. J. M. (s. f.). </w:t>
      </w:r>
      <w:r w:rsidRPr="00D03C45">
        <w:rPr>
          <w:i/>
          <w:iCs/>
        </w:rPr>
        <w:t>Procesamiento de imágenes con técnicas de aprendizaje profundo para la detección de hojas en plantas</w:t>
      </w:r>
      <w:r w:rsidRPr="00D03C45">
        <w:t>.</w:t>
      </w:r>
    </w:p>
    <w:p w14:paraId="38385385" w14:textId="77777777" w:rsidR="00D03C45" w:rsidRPr="00D03C45" w:rsidRDefault="00D03C45" w:rsidP="00D03C45">
      <w:pPr>
        <w:pStyle w:val="Bibliografa"/>
      </w:pPr>
      <w:r w:rsidRPr="00D03C45">
        <w:rPr>
          <w:i/>
          <w:iCs/>
        </w:rPr>
        <w:t>El análisis de imágenes con IA y su influencia en la formación—Blog—ADR Formación</w:t>
      </w:r>
      <w:r w:rsidRPr="00D03C45">
        <w:t>. (s. f.). Recuperado 4 de enero de 2025, de https://www.adrformacion.com/blog/el_futuro_del_analisis_visual_con_ia.html</w:t>
      </w:r>
    </w:p>
    <w:p w14:paraId="63E8EEDB" w14:textId="77777777" w:rsidR="00D03C45" w:rsidRPr="00D03C45" w:rsidRDefault="00D03C45" w:rsidP="00D03C45">
      <w:pPr>
        <w:pStyle w:val="Bibliografa"/>
      </w:pPr>
      <w:r w:rsidRPr="00D03C45">
        <w:t xml:space="preserve">Méndez, A., </w:t>
      </w:r>
      <w:proofErr w:type="spellStart"/>
      <w:r w:rsidRPr="00D03C45">
        <w:t>Bizelli</w:t>
      </w:r>
      <w:proofErr w:type="spellEnd"/>
      <w:r w:rsidRPr="00D03C45">
        <w:t xml:space="preserve">, J. L., Sánchez, J. M. A., Pulido, J. R., Artero, J. J. M., Tierno-García, J.-M., Pozos, K., </w:t>
      </w:r>
      <w:proofErr w:type="spellStart"/>
      <w:r w:rsidRPr="00D03C45">
        <w:t>Lámbiz</w:t>
      </w:r>
      <w:proofErr w:type="spellEnd"/>
      <w:r w:rsidRPr="00D03C45">
        <w:t xml:space="preserve">, L. M., Rodríguez, L. E. G., Medina, L. R., García-Carrillo, L. S., Reis, M. L., Clavera, M. I. V., Gaete, M. L. A., Leiva-Guerrero, M. V., Perera, M. V. A., &amp; </w:t>
      </w:r>
      <w:proofErr w:type="spellStart"/>
      <w:r w:rsidRPr="00D03C45">
        <w:t>Questa-Torterolo</w:t>
      </w:r>
      <w:proofErr w:type="spellEnd"/>
      <w:r w:rsidRPr="00D03C45">
        <w:t xml:space="preserve">, M. (s. f.). </w:t>
      </w:r>
      <w:r w:rsidRPr="00D03C45">
        <w:rPr>
          <w:i/>
          <w:iCs/>
        </w:rPr>
        <w:t xml:space="preserve">LA GESTIÓN DE LA </w:t>
      </w:r>
      <w:r w:rsidRPr="00D03C45">
        <w:rPr>
          <w:i/>
          <w:iCs/>
        </w:rPr>
        <w:lastRenderedPageBreak/>
        <w:t>INTELIGENCIA ARTIFICIAL EN LOS CONTEXTOS UNIVERSITARIOS IBEROAMERICANOS</w:t>
      </w:r>
      <w:r w:rsidRPr="00D03C45">
        <w:t>.</w:t>
      </w:r>
    </w:p>
    <w:p w14:paraId="2A64321B" w14:textId="3557E6A5" w:rsidR="00D03C45" w:rsidRPr="00DC4AC2" w:rsidRDefault="00D03C45" w:rsidP="000D668F">
      <w:pPr>
        <w:ind w:firstLine="0"/>
        <w:rPr>
          <w:lang w:val="es-ES_tradnl"/>
        </w:rPr>
      </w:pPr>
      <w:r>
        <w:rPr>
          <w:lang w:val="es-ES_tradnl"/>
        </w:rPr>
        <w:fldChar w:fldCharType="end"/>
      </w:r>
    </w:p>
    <w:sectPr w:rsidR="00D03C45" w:rsidRPr="00DC4AC2" w:rsidSect="0010454C">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4B56CE" w14:textId="77777777" w:rsidR="006D7EF9" w:rsidRDefault="006D7EF9" w:rsidP="00764BB0">
      <w:r>
        <w:separator/>
      </w:r>
    </w:p>
  </w:endnote>
  <w:endnote w:type="continuationSeparator" w:id="0">
    <w:p w14:paraId="4C31DF40" w14:textId="77777777" w:rsidR="006D7EF9" w:rsidRDefault="006D7EF9" w:rsidP="00764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7174331"/>
      <w:docPartObj>
        <w:docPartGallery w:val="Page Numbers (Bottom of Page)"/>
        <w:docPartUnique/>
      </w:docPartObj>
    </w:sdtPr>
    <w:sdtContent>
      <w:p w14:paraId="09C9607C" w14:textId="12FFA751" w:rsidR="00E3175C" w:rsidRDefault="00E3175C">
        <w:pPr>
          <w:pStyle w:val="Piedepgina"/>
          <w:jc w:val="right"/>
        </w:pPr>
        <w:r>
          <w:fldChar w:fldCharType="begin"/>
        </w:r>
        <w:r>
          <w:instrText>PAGE   \* MERGEFORMAT</w:instrText>
        </w:r>
        <w:r>
          <w:fldChar w:fldCharType="separate"/>
        </w:r>
        <w:r>
          <w:t>2</w:t>
        </w:r>
        <w:r>
          <w:fldChar w:fldCharType="end"/>
        </w:r>
      </w:p>
    </w:sdtContent>
  </w:sdt>
  <w:p w14:paraId="5C34926F" w14:textId="7C3F256F" w:rsidR="00052DAA" w:rsidRDefault="00052DA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02732D" w14:textId="77777777" w:rsidR="006D7EF9" w:rsidRDefault="006D7EF9" w:rsidP="00764BB0">
      <w:r>
        <w:separator/>
      </w:r>
    </w:p>
  </w:footnote>
  <w:footnote w:type="continuationSeparator" w:id="0">
    <w:p w14:paraId="5B165DC2" w14:textId="77777777" w:rsidR="006D7EF9" w:rsidRDefault="006D7EF9" w:rsidP="00764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4"/>
      <w:gridCol w:w="2509"/>
      <w:gridCol w:w="3115"/>
    </w:tblGrid>
    <w:tr w:rsidR="005E30F7" w:rsidRPr="0084471D" w14:paraId="44FE6D27" w14:textId="77777777" w:rsidTr="00C400AA">
      <w:trPr>
        <w:jc w:val="center"/>
      </w:trPr>
      <w:tc>
        <w:tcPr>
          <w:tcW w:w="2881" w:type="dxa"/>
          <w:vAlign w:val="center"/>
        </w:tcPr>
        <w:p w14:paraId="1669CD42" w14:textId="053DF015" w:rsidR="005E30F7" w:rsidRPr="0084471D" w:rsidRDefault="00373E29" w:rsidP="00764BB0">
          <w:pPr>
            <w:pStyle w:val="Encabezado"/>
            <w:rPr>
              <w:sz w:val="18"/>
              <w:szCs w:val="18"/>
              <w:lang w:val="es-ES_tradnl"/>
            </w:rPr>
          </w:pPr>
          <w:r>
            <w:rPr>
              <w:noProof/>
              <w:lang w:eastAsia="es-ES"/>
            </w:rPr>
            <w:drawing>
              <wp:anchor distT="0" distB="0" distL="114300" distR="114300" simplePos="0" relativeHeight="251660288" behindDoc="0" locked="0" layoutInCell="1" allowOverlap="1" wp14:anchorId="342FF6C0" wp14:editId="434FBF54">
                <wp:simplePos x="0" y="0"/>
                <wp:positionH relativeFrom="column">
                  <wp:posOffset>-1480185</wp:posOffset>
                </wp:positionH>
                <wp:positionV relativeFrom="paragraph">
                  <wp:posOffset>-33655</wp:posOffset>
                </wp:positionV>
                <wp:extent cx="1533525" cy="545465"/>
                <wp:effectExtent l="0" t="0" r="9525" b="0"/>
                <wp:wrapThrough wrapText="bothSides">
                  <wp:wrapPolygon edited="0">
                    <wp:start x="1610" y="3017"/>
                    <wp:lineTo x="0" y="14333"/>
                    <wp:lineTo x="268" y="15842"/>
                    <wp:lineTo x="11806" y="18105"/>
                    <wp:lineTo x="13148" y="18105"/>
                    <wp:lineTo x="21466" y="15842"/>
                    <wp:lineTo x="21466" y="12070"/>
                    <wp:lineTo x="17441" y="3017"/>
                    <wp:lineTo x="1610" y="3017"/>
                  </wp:wrapPolygon>
                </wp:wrapThrough>
                <wp:docPr id="1229216663" name="Imagen 1229216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 UCJC negro 121x43.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533525" cy="545465"/>
                        </a:xfrm>
                        <a:prstGeom prst="rect">
                          <a:avLst/>
                        </a:prstGeom>
                      </pic:spPr>
                    </pic:pic>
                  </a:graphicData>
                </a:graphic>
                <wp14:sizeRelH relativeFrom="margin">
                  <wp14:pctWidth>0</wp14:pctWidth>
                </wp14:sizeRelH>
                <wp14:sizeRelV relativeFrom="margin">
                  <wp14:pctHeight>0</wp14:pctHeight>
                </wp14:sizeRelV>
              </wp:anchor>
            </w:drawing>
          </w:r>
        </w:p>
      </w:tc>
      <w:tc>
        <w:tcPr>
          <w:tcW w:w="2579" w:type="dxa"/>
          <w:vAlign w:val="center"/>
        </w:tcPr>
        <w:p w14:paraId="73F40C7A" w14:textId="77777777" w:rsidR="005E30F7" w:rsidRPr="0084471D" w:rsidRDefault="005E30F7" w:rsidP="005E6733">
          <w:pPr>
            <w:pStyle w:val="Encabezado"/>
            <w:ind w:firstLine="0"/>
            <w:jc w:val="center"/>
            <w:rPr>
              <w:sz w:val="18"/>
              <w:szCs w:val="18"/>
              <w:lang w:val="es-ES_tradnl"/>
            </w:rPr>
          </w:pPr>
        </w:p>
        <w:p w14:paraId="46932FD2" w14:textId="77777777" w:rsidR="005E30F7" w:rsidRPr="0084471D" w:rsidRDefault="005E30F7" w:rsidP="005E6733">
          <w:pPr>
            <w:pStyle w:val="Encabezado"/>
            <w:ind w:firstLine="0"/>
            <w:jc w:val="center"/>
            <w:rPr>
              <w:sz w:val="18"/>
              <w:szCs w:val="18"/>
              <w:lang w:val="es-ES_tradnl"/>
            </w:rPr>
          </w:pPr>
        </w:p>
        <w:p w14:paraId="179E7311" w14:textId="77777777" w:rsidR="005E30F7" w:rsidRPr="0084471D" w:rsidRDefault="005E30F7" w:rsidP="005E6733">
          <w:pPr>
            <w:pStyle w:val="Encabezado"/>
            <w:ind w:firstLine="0"/>
            <w:jc w:val="center"/>
            <w:rPr>
              <w:sz w:val="18"/>
              <w:szCs w:val="18"/>
              <w:lang w:val="es-ES_tradnl"/>
            </w:rPr>
          </w:pPr>
        </w:p>
      </w:tc>
      <w:tc>
        <w:tcPr>
          <w:tcW w:w="3184" w:type="dxa"/>
          <w:vAlign w:val="center"/>
        </w:tcPr>
        <w:p w14:paraId="34B11C9B" w14:textId="77777777" w:rsidR="005E30F7" w:rsidRPr="0084471D" w:rsidRDefault="005E30F7" w:rsidP="005E6733">
          <w:pPr>
            <w:pStyle w:val="Encabezado"/>
            <w:ind w:firstLine="0"/>
            <w:jc w:val="center"/>
            <w:rPr>
              <w:sz w:val="18"/>
              <w:szCs w:val="18"/>
              <w:lang w:val="es-ES_tradnl"/>
            </w:rPr>
          </w:pPr>
        </w:p>
        <w:p w14:paraId="56EC42F5" w14:textId="3FD63495" w:rsidR="005E30F7" w:rsidRPr="0084471D" w:rsidRDefault="00D17C34" w:rsidP="005E6733">
          <w:pPr>
            <w:pStyle w:val="Encabezado"/>
            <w:ind w:firstLine="0"/>
            <w:jc w:val="center"/>
            <w:rPr>
              <w:sz w:val="18"/>
              <w:szCs w:val="18"/>
              <w:lang w:val="es-ES_tradnl"/>
            </w:rPr>
          </w:pPr>
          <w:r>
            <w:rPr>
              <w:sz w:val="18"/>
              <w:szCs w:val="18"/>
              <w:lang w:val="es-ES_tradnl"/>
            </w:rPr>
            <w:t>Título de proyecto</w:t>
          </w:r>
        </w:p>
        <w:p w14:paraId="40D1A046" w14:textId="77777777" w:rsidR="005E30F7" w:rsidRPr="0084471D" w:rsidRDefault="005E30F7" w:rsidP="005E6733">
          <w:pPr>
            <w:pStyle w:val="Encabezado"/>
            <w:ind w:firstLine="0"/>
            <w:jc w:val="center"/>
            <w:rPr>
              <w:sz w:val="18"/>
              <w:szCs w:val="18"/>
              <w:lang w:val="es-ES_tradnl"/>
            </w:rPr>
          </w:pPr>
        </w:p>
      </w:tc>
    </w:tr>
  </w:tbl>
  <w:p w14:paraId="6FAE5532" w14:textId="77777777" w:rsidR="005E30F7" w:rsidRDefault="005E30F7" w:rsidP="00764BB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2A75D2"/>
    <w:multiLevelType w:val="hybridMultilevel"/>
    <w:tmpl w:val="AAA40940"/>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 w15:restartNumberingAfterBreak="0">
    <w:nsid w:val="0E6B5AFC"/>
    <w:multiLevelType w:val="hybridMultilevel"/>
    <w:tmpl w:val="A8C0706C"/>
    <w:lvl w:ilvl="0" w:tplc="9FF06B80">
      <w:numFmt w:val="bullet"/>
      <w:lvlText w:val="-"/>
      <w:lvlJc w:val="left"/>
      <w:pPr>
        <w:ind w:left="1774" w:hanging="360"/>
      </w:pPr>
      <w:rPr>
        <w:rFonts w:ascii="Times New Roman" w:eastAsiaTheme="minorEastAsia" w:hAnsi="Times New Roman" w:cs="Times New Roman" w:hint="default"/>
      </w:rPr>
    </w:lvl>
    <w:lvl w:ilvl="1" w:tplc="08090003">
      <w:start w:val="1"/>
      <w:numFmt w:val="bullet"/>
      <w:lvlText w:val="o"/>
      <w:lvlJc w:val="left"/>
      <w:pPr>
        <w:ind w:left="2494" w:hanging="360"/>
      </w:pPr>
      <w:rPr>
        <w:rFonts w:ascii="Courier New" w:hAnsi="Courier New" w:cs="Courier New" w:hint="default"/>
      </w:rPr>
    </w:lvl>
    <w:lvl w:ilvl="2" w:tplc="08090005" w:tentative="1">
      <w:start w:val="1"/>
      <w:numFmt w:val="bullet"/>
      <w:lvlText w:val=""/>
      <w:lvlJc w:val="left"/>
      <w:pPr>
        <w:ind w:left="3214" w:hanging="360"/>
      </w:pPr>
      <w:rPr>
        <w:rFonts w:ascii="Wingdings" w:hAnsi="Wingdings" w:hint="default"/>
      </w:rPr>
    </w:lvl>
    <w:lvl w:ilvl="3" w:tplc="08090001" w:tentative="1">
      <w:start w:val="1"/>
      <w:numFmt w:val="bullet"/>
      <w:lvlText w:val=""/>
      <w:lvlJc w:val="left"/>
      <w:pPr>
        <w:ind w:left="3934" w:hanging="360"/>
      </w:pPr>
      <w:rPr>
        <w:rFonts w:ascii="Symbol" w:hAnsi="Symbol" w:hint="default"/>
      </w:rPr>
    </w:lvl>
    <w:lvl w:ilvl="4" w:tplc="08090003" w:tentative="1">
      <w:start w:val="1"/>
      <w:numFmt w:val="bullet"/>
      <w:lvlText w:val="o"/>
      <w:lvlJc w:val="left"/>
      <w:pPr>
        <w:ind w:left="4654" w:hanging="360"/>
      </w:pPr>
      <w:rPr>
        <w:rFonts w:ascii="Courier New" w:hAnsi="Courier New" w:cs="Courier New" w:hint="default"/>
      </w:rPr>
    </w:lvl>
    <w:lvl w:ilvl="5" w:tplc="08090005" w:tentative="1">
      <w:start w:val="1"/>
      <w:numFmt w:val="bullet"/>
      <w:lvlText w:val=""/>
      <w:lvlJc w:val="left"/>
      <w:pPr>
        <w:ind w:left="5374" w:hanging="360"/>
      </w:pPr>
      <w:rPr>
        <w:rFonts w:ascii="Wingdings" w:hAnsi="Wingdings" w:hint="default"/>
      </w:rPr>
    </w:lvl>
    <w:lvl w:ilvl="6" w:tplc="08090001" w:tentative="1">
      <w:start w:val="1"/>
      <w:numFmt w:val="bullet"/>
      <w:lvlText w:val=""/>
      <w:lvlJc w:val="left"/>
      <w:pPr>
        <w:ind w:left="6094" w:hanging="360"/>
      </w:pPr>
      <w:rPr>
        <w:rFonts w:ascii="Symbol" w:hAnsi="Symbol" w:hint="default"/>
      </w:rPr>
    </w:lvl>
    <w:lvl w:ilvl="7" w:tplc="08090003" w:tentative="1">
      <w:start w:val="1"/>
      <w:numFmt w:val="bullet"/>
      <w:lvlText w:val="o"/>
      <w:lvlJc w:val="left"/>
      <w:pPr>
        <w:ind w:left="6814" w:hanging="360"/>
      </w:pPr>
      <w:rPr>
        <w:rFonts w:ascii="Courier New" w:hAnsi="Courier New" w:cs="Courier New" w:hint="default"/>
      </w:rPr>
    </w:lvl>
    <w:lvl w:ilvl="8" w:tplc="08090005" w:tentative="1">
      <w:start w:val="1"/>
      <w:numFmt w:val="bullet"/>
      <w:lvlText w:val=""/>
      <w:lvlJc w:val="left"/>
      <w:pPr>
        <w:ind w:left="7534" w:hanging="360"/>
      </w:pPr>
      <w:rPr>
        <w:rFonts w:ascii="Wingdings" w:hAnsi="Wingdings" w:hint="default"/>
      </w:rPr>
    </w:lvl>
  </w:abstractNum>
  <w:abstractNum w:abstractNumId="2" w15:restartNumberingAfterBreak="0">
    <w:nsid w:val="13F130D3"/>
    <w:multiLevelType w:val="hybridMultilevel"/>
    <w:tmpl w:val="A2CC0EA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 w15:restartNumberingAfterBreak="0">
    <w:nsid w:val="156A2D46"/>
    <w:multiLevelType w:val="multilevel"/>
    <w:tmpl w:val="72386964"/>
    <w:lvl w:ilvl="0">
      <w:start w:val="1"/>
      <w:numFmt w:val="decimal"/>
      <w:lvlText w:val="%1."/>
      <w:lvlJc w:val="left"/>
      <w:pPr>
        <w:ind w:left="420" w:hanging="420"/>
      </w:pPr>
      <w:rPr>
        <w:rFonts w:hint="default"/>
      </w:rPr>
    </w:lvl>
    <w:lvl w:ilvl="1">
      <w:start w:val="1"/>
      <w:numFmt w:val="decimal"/>
      <w:pStyle w:val="Ttulo2"/>
      <w:lvlText w:val="%1.%2."/>
      <w:lvlJc w:val="left"/>
      <w:pPr>
        <w:ind w:left="1080" w:hanging="720"/>
      </w:pPr>
      <w:rPr>
        <w:rFonts w:hint="default"/>
      </w:rPr>
    </w:lvl>
    <w:lvl w:ilvl="2">
      <w:start w:val="1"/>
      <w:numFmt w:val="decimal"/>
      <w:pStyle w:val="Ttulo3"/>
      <w:lvlText w:val="%1.%2.%3."/>
      <w:lvlJc w:val="left"/>
      <w:pPr>
        <w:ind w:left="1440" w:hanging="720"/>
      </w:pPr>
      <w:rPr>
        <w:rFonts w:hint="default"/>
      </w:rPr>
    </w:lvl>
    <w:lvl w:ilvl="3">
      <w:start w:val="1"/>
      <w:numFmt w:val="decimal"/>
      <w:pStyle w:val="Ttulo4"/>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15:restartNumberingAfterBreak="0">
    <w:nsid w:val="1D160336"/>
    <w:multiLevelType w:val="hybridMultilevel"/>
    <w:tmpl w:val="AE626BE6"/>
    <w:lvl w:ilvl="0" w:tplc="3302272E">
      <w:numFmt w:val="bullet"/>
      <w:lvlText w:val=""/>
      <w:lvlJc w:val="left"/>
      <w:pPr>
        <w:ind w:left="1428" w:hanging="360"/>
      </w:pPr>
      <w:rPr>
        <w:rFonts w:ascii="Symbol" w:eastAsiaTheme="minorEastAsia" w:hAnsi="Symbol" w:cs="Times New Roman" w:hint="default"/>
      </w:rPr>
    </w:lvl>
    <w:lvl w:ilvl="1" w:tplc="FFFFFFFF" w:tentative="1">
      <w:start w:val="1"/>
      <w:numFmt w:val="bullet"/>
      <w:lvlText w:val="o"/>
      <w:lvlJc w:val="left"/>
      <w:pPr>
        <w:ind w:left="2148" w:hanging="360"/>
      </w:pPr>
      <w:rPr>
        <w:rFonts w:ascii="Courier New" w:hAnsi="Courier New" w:cs="Courier New" w:hint="default"/>
      </w:rPr>
    </w:lvl>
    <w:lvl w:ilvl="2" w:tplc="FFFFFFFF" w:tentative="1">
      <w:start w:val="1"/>
      <w:numFmt w:val="bullet"/>
      <w:lvlText w:val=""/>
      <w:lvlJc w:val="left"/>
      <w:pPr>
        <w:ind w:left="2868" w:hanging="360"/>
      </w:pPr>
      <w:rPr>
        <w:rFonts w:ascii="Wingdings" w:hAnsi="Wingdings" w:hint="default"/>
      </w:rPr>
    </w:lvl>
    <w:lvl w:ilvl="3" w:tplc="FFFFFFFF" w:tentative="1">
      <w:start w:val="1"/>
      <w:numFmt w:val="bullet"/>
      <w:lvlText w:val=""/>
      <w:lvlJc w:val="left"/>
      <w:pPr>
        <w:ind w:left="3588" w:hanging="360"/>
      </w:pPr>
      <w:rPr>
        <w:rFonts w:ascii="Symbol" w:hAnsi="Symbol" w:hint="default"/>
      </w:rPr>
    </w:lvl>
    <w:lvl w:ilvl="4" w:tplc="FFFFFFFF" w:tentative="1">
      <w:start w:val="1"/>
      <w:numFmt w:val="bullet"/>
      <w:lvlText w:val="o"/>
      <w:lvlJc w:val="left"/>
      <w:pPr>
        <w:ind w:left="4308" w:hanging="360"/>
      </w:pPr>
      <w:rPr>
        <w:rFonts w:ascii="Courier New" w:hAnsi="Courier New" w:cs="Courier New" w:hint="default"/>
      </w:rPr>
    </w:lvl>
    <w:lvl w:ilvl="5" w:tplc="FFFFFFFF" w:tentative="1">
      <w:start w:val="1"/>
      <w:numFmt w:val="bullet"/>
      <w:lvlText w:val=""/>
      <w:lvlJc w:val="left"/>
      <w:pPr>
        <w:ind w:left="5028" w:hanging="360"/>
      </w:pPr>
      <w:rPr>
        <w:rFonts w:ascii="Wingdings" w:hAnsi="Wingdings" w:hint="default"/>
      </w:rPr>
    </w:lvl>
    <w:lvl w:ilvl="6" w:tplc="FFFFFFFF" w:tentative="1">
      <w:start w:val="1"/>
      <w:numFmt w:val="bullet"/>
      <w:lvlText w:val=""/>
      <w:lvlJc w:val="left"/>
      <w:pPr>
        <w:ind w:left="5748" w:hanging="360"/>
      </w:pPr>
      <w:rPr>
        <w:rFonts w:ascii="Symbol" w:hAnsi="Symbol" w:hint="default"/>
      </w:rPr>
    </w:lvl>
    <w:lvl w:ilvl="7" w:tplc="FFFFFFFF" w:tentative="1">
      <w:start w:val="1"/>
      <w:numFmt w:val="bullet"/>
      <w:lvlText w:val="o"/>
      <w:lvlJc w:val="left"/>
      <w:pPr>
        <w:ind w:left="6468" w:hanging="360"/>
      </w:pPr>
      <w:rPr>
        <w:rFonts w:ascii="Courier New" w:hAnsi="Courier New" w:cs="Courier New" w:hint="default"/>
      </w:rPr>
    </w:lvl>
    <w:lvl w:ilvl="8" w:tplc="FFFFFFFF" w:tentative="1">
      <w:start w:val="1"/>
      <w:numFmt w:val="bullet"/>
      <w:lvlText w:val=""/>
      <w:lvlJc w:val="left"/>
      <w:pPr>
        <w:ind w:left="7188" w:hanging="360"/>
      </w:pPr>
      <w:rPr>
        <w:rFonts w:ascii="Wingdings" w:hAnsi="Wingdings" w:hint="default"/>
      </w:rPr>
    </w:lvl>
  </w:abstractNum>
  <w:abstractNum w:abstractNumId="5" w15:restartNumberingAfterBreak="0">
    <w:nsid w:val="2113020D"/>
    <w:multiLevelType w:val="hybridMultilevel"/>
    <w:tmpl w:val="9B48A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B6515C"/>
    <w:multiLevelType w:val="hybridMultilevel"/>
    <w:tmpl w:val="FF922F1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7B635EA"/>
    <w:multiLevelType w:val="hybridMultilevel"/>
    <w:tmpl w:val="DE8E97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C4917A6"/>
    <w:multiLevelType w:val="hybridMultilevel"/>
    <w:tmpl w:val="DA4889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1943CEF"/>
    <w:multiLevelType w:val="hybridMultilevel"/>
    <w:tmpl w:val="DACA00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1A95AF7"/>
    <w:multiLevelType w:val="hybridMultilevel"/>
    <w:tmpl w:val="B3B6E3FC"/>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1" w15:restartNumberingAfterBreak="0">
    <w:nsid w:val="376F6330"/>
    <w:multiLevelType w:val="multilevel"/>
    <w:tmpl w:val="AAC6FD9E"/>
    <w:lvl w:ilvl="0">
      <w:start w:val="1"/>
      <w:numFmt w:val="decimal"/>
      <w:lvlText w:val="%1"/>
      <w:lvlJc w:val="left"/>
      <w:pPr>
        <w:ind w:left="900" w:hanging="900"/>
      </w:pPr>
      <w:rPr>
        <w:rFonts w:hint="default"/>
      </w:rPr>
    </w:lvl>
    <w:lvl w:ilvl="1">
      <w:start w:val="1"/>
      <w:numFmt w:val="decimal"/>
      <w:lvlText w:val="%1.%2"/>
      <w:lvlJc w:val="left"/>
      <w:pPr>
        <w:ind w:left="900" w:hanging="900"/>
      </w:pPr>
      <w:rPr>
        <w:rFonts w:hint="default"/>
      </w:rPr>
    </w:lvl>
    <w:lvl w:ilvl="2">
      <w:start w:val="1"/>
      <w:numFmt w:val="decimal"/>
      <w:lvlText w:val="%1.%2.%3"/>
      <w:lvlJc w:val="left"/>
      <w:pPr>
        <w:ind w:left="900" w:hanging="900"/>
      </w:pPr>
      <w:rPr>
        <w:rFonts w:hint="default"/>
      </w:rPr>
    </w:lvl>
    <w:lvl w:ilvl="3">
      <w:start w:val="1"/>
      <w:numFmt w:val="decimal"/>
      <w:lvlText w:val="%1.%2.%3.%4"/>
      <w:lvlJc w:val="left"/>
      <w:pPr>
        <w:ind w:left="900" w:hanging="900"/>
      </w:pPr>
      <w:rPr>
        <w:rFonts w:hint="default"/>
      </w:rPr>
    </w:lvl>
    <w:lvl w:ilvl="4">
      <w:start w:val="1"/>
      <w:numFmt w:val="decimal"/>
      <w:pStyle w:val="Ttulo5"/>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D2F73A5"/>
    <w:multiLevelType w:val="hybridMultilevel"/>
    <w:tmpl w:val="85C448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F2A7E56"/>
    <w:multiLevelType w:val="hybridMultilevel"/>
    <w:tmpl w:val="FD14A324"/>
    <w:lvl w:ilvl="0" w:tplc="3302272E">
      <w:numFmt w:val="bullet"/>
      <w:lvlText w:val=""/>
      <w:lvlJc w:val="left"/>
      <w:pPr>
        <w:ind w:left="1774" w:hanging="360"/>
      </w:pPr>
      <w:rPr>
        <w:rFonts w:ascii="Symbol" w:eastAsiaTheme="minorEastAsia" w:hAnsi="Symbol" w:cs="Times New Roman" w:hint="default"/>
      </w:rPr>
    </w:lvl>
    <w:lvl w:ilvl="1" w:tplc="FFFFFFFF">
      <w:start w:val="1"/>
      <w:numFmt w:val="bullet"/>
      <w:lvlText w:val="o"/>
      <w:lvlJc w:val="left"/>
      <w:pPr>
        <w:ind w:left="2494" w:hanging="360"/>
      </w:pPr>
      <w:rPr>
        <w:rFonts w:ascii="Courier New" w:hAnsi="Courier New" w:cs="Courier New" w:hint="default"/>
      </w:rPr>
    </w:lvl>
    <w:lvl w:ilvl="2" w:tplc="FFFFFFFF" w:tentative="1">
      <w:start w:val="1"/>
      <w:numFmt w:val="bullet"/>
      <w:lvlText w:val=""/>
      <w:lvlJc w:val="left"/>
      <w:pPr>
        <w:ind w:left="3214" w:hanging="360"/>
      </w:pPr>
      <w:rPr>
        <w:rFonts w:ascii="Wingdings" w:hAnsi="Wingdings" w:hint="default"/>
      </w:rPr>
    </w:lvl>
    <w:lvl w:ilvl="3" w:tplc="FFFFFFFF" w:tentative="1">
      <w:start w:val="1"/>
      <w:numFmt w:val="bullet"/>
      <w:lvlText w:val=""/>
      <w:lvlJc w:val="left"/>
      <w:pPr>
        <w:ind w:left="3934" w:hanging="360"/>
      </w:pPr>
      <w:rPr>
        <w:rFonts w:ascii="Symbol" w:hAnsi="Symbol" w:hint="default"/>
      </w:rPr>
    </w:lvl>
    <w:lvl w:ilvl="4" w:tplc="FFFFFFFF" w:tentative="1">
      <w:start w:val="1"/>
      <w:numFmt w:val="bullet"/>
      <w:lvlText w:val="o"/>
      <w:lvlJc w:val="left"/>
      <w:pPr>
        <w:ind w:left="4654" w:hanging="360"/>
      </w:pPr>
      <w:rPr>
        <w:rFonts w:ascii="Courier New" w:hAnsi="Courier New" w:cs="Courier New" w:hint="default"/>
      </w:rPr>
    </w:lvl>
    <w:lvl w:ilvl="5" w:tplc="FFFFFFFF" w:tentative="1">
      <w:start w:val="1"/>
      <w:numFmt w:val="bullet"/>
      <w:lvlText w:val=""/>
      <w:lvlJc w:val="left"/>
      <w:pPr>
        <w:ind w:left="5374" w:hanging="360"/>
      </w:pPr>
      <w:rPr>
        <w:rFonts w:ascii="Wingdings" w:hAnsi="Wingdings" w:hint="default"/>
      </w:rPr>
    </w:lvl>
    <w:lvl w:ilvl="6" w:tplc="FFFFFFFF" w:tentative="1">
      <w:start w:val="1"/>
      <w:numFmt w:val="bullet"/>
      <w:lvlText w:val=""/>
      <w:lvlJc w:val="left"/>
      <w:pPr>
        <w:ind w:left="6094" w:hanging="360"/>
      </w:pPr>
      <w:rPr>
        <w:rFonts w:ascii="Symbol" w:hAnsi="Symbol" w:hint="default"/>
      </w:rPr>
    </w:lvl>
    <w:lvl w:ilvl="7" w:tplc="FFFFFFFF" w:tentative="1">
      <w:start w:val="1"/>
      <w:numFmt w:val="bullet"/>
      <w:lvlText w:val="o"/>
      <w:lvlJc w:val="left"/>
      <w:pPr>
        <w:ind w:left="6814" w:hanging="360"/>
      </w:pPr>
      <w:rPr>
        <w:rFonts w:ascii="Courier New" w:hAnsi="Courier New" w:cs="Courier New" w:hint="default"/>
      </w:rPr>
    </w:lvl>
    <w:lvl w:ilvl="8" w:tplc="FFFFFFFF" w:tentative="1">
      <w:start w:val="1"/>
      <w:numFmt w:val="bullet"/>
      <w:lvlText w:val=""/>
      <w:lvlJc w:val="left"/>
      <w:pPr>
        <w:ind w:left="7534" w:hanging="360"/>
      </w:pPr>
      <w:rPr>
        <w:rFonts w:ascii="Wingdings" w:hAnsi="Wingdings" w:hint="default"/>
      </w:rPr>
    </w:lvl>
  </w:abstractNum>
  <w:abstractNum w:abstractNumId="14" w15:restartNumberingAfterBreak="0">
    <w:nsid w:val="42F20CFD"/>
    <w:multiLevelType w:val="hybridMultilevel"/>
    <w:tmpl w:val="04B034A2"/>
    <w:lvl w:ilvl="0" w:tplc="3302272E">
      <w:numFmt w:val="bullet"/>
      <w:lvlText w:val=""/>
      <w:lvlJc w:val="left"/>
      <w:pPr>
        <w:ind w:left="720" w:hanging="360"/>
      </w:pPr>
      <w:rPr>
        <w:rFonts w:ascii="Symbol" w:eastAsiaTheme="minorEastAsia" w:hAnsi="Symbol"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4C256FD8"/>
    <w:multiLevelType w:val="hybridMultilevel"/>
    <w:tmpl w:val="2204447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6" w15:restartNumberingAfterBreak="0">
    <w:nsid w:val="4C5B03D5"/>
    <w:multiLevelType w:val="hybridMultilevel"/>
    <w:tmpl w:val="DD640A38"/>
    <w:lvl w:ilvl="0" w:tplc="8A6E44A8">
      <w:start w:val="1"/>
      <w:numFmt w:val="decimal"/>
      <w:pStyle w:val="Ttulo"/>
      <w:lvlText w:val="%1."/>
      <w:lvlJc w:val="left"/>
      <w:pPr>
        <w:ind w:left="720" w:hanging="360"/>
      </w:pPr>
      <w:rPr>
        <w:rFonts w:hint="default"/>
      </w:rPr>
    </w:lvl>
    <w:lvl w:ilvl="1" w:tplc="0C0A0019">
      <w:start w:val="1"/>
      <w:numFmt w:val="lowerLetter"/>
      <w:lvlText w:val="%2."/>
      <w:lvlJc w:val="left"/>
      <w:pPr>
        <w:ind w:left="1440" w:hanging="360"/>
      </w:pPr>
    </w:lvl>
    <w:lvl w:ilvl="2" w:tplc="22FC9B84">
      <w:start w:val="1"/>
      <w:numFmt w:val="decimal"/>
      <w:lvlText w:val="%3)"/>
      <w:lvlJc w:val="left"/>
      <w:pPr>
        <w:ind w:left="2340" w:hanging="360"/>
      </w:pPr>
      <w:rPr>
        <w:rFonts w:hint="default"/>
      </w:rPr>
    </w:lvl>
    <w:lvl w:ilvl="3" w:tplc="E4A669F8">
      <w:start w:val="1"/>
      <w:numFmt w:val="bullet"/>
      <w:lvlText w:val="•"/>
      <w:lvlJc w:val="left"/>
      <w:pPr>
        <w:ind w:left="2880" w:hanging="360"/>
      </w:pPr>
      <w:rPr>
        <w:rFonts w:ascii="Times New Roman" w:eastAsiaTheme="minorEastAsia" w:hAnsi="Times New Roman" w:cs="Times New Roman" w:hint="default"/>
      </w:r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26B125C"/>
    <w:multiLevelType w:val="hybridMultilevel"/>
    <w:tmpl w:val="1F28B4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76926BD"/>
    <w:multiLevelType w:val="hybridMultilevel"/>
    <w:tmpl w:val="9FB689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81E3678"/>
    <w:multiLevelType w:val="hybridMultilevel"/>
    <w:tmpl w:val="88C46A18"/>
    <w:lvl w:ilvl="0" w:tplc="0C0A000F">
      <w:start w:val="1"/>
      <w:numFmt w:val="decimal"/>
      <w:lvlText w:val="%1."/>
      <w:lvlJc w:val="left"/>
      <w:pPr>
        <w:ind w:left="720" w:hanging="360"/>
      </w:pPr>
      <w:rPr>
        <w:rFonts w:hint="default"/>
      </w:rPr>
    </w:lvl>
    <w:lvl w:ilvl="1" w:tplc="7212A47C">
      <w:start w:val="1"/>
      <w:numFmt w:val="decimal"/>
      <w:lvlText w:val="%2."/>
      <w:lvlJc w:val="left"/>
      <w:pPr>
        <w:ind w:left="1440" w:hanging="360"/>
      </w:pPr>
      <w:rPr>
        <w:rFonts w:hint="default"/>
      </w:r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5AB8065C"/>
    <w:multiLevelType w:val="hybridMultilevel"/>
    <w:tmpl w:val="6964835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6C641508"/>
    <w:multiLevelType w:val="hybridMultilevel"/>
    <w:tmpl w:val="0C0CACDC"/>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2" w15:restartNumberingAfterBreak="0">
    <w:nsid w:val="7321097A"/>
    <w:multiLevelType w:val="hybridMultilevel"/>
    <w:tmpl w:val="79A65E06"/>
    <w:lvl w:ilvl="0" w:tplc="7212A47C">
      <w:start w:val="1"/>
      <w:numFmt w:val="decimal"/>
      <w:lvlText w:val="%1."/>
      <w:lvlJc w:val="left"/>
      <w:pPr>
        <w:ind w:left="644"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79410AEB"/>
    <w:multiLevelType w:val="hybridMultilevel"/>
    <w:tmpl w:val="9384CF38"/>
    <w:lvl w:ilvl="0" w:tplc="F8E02FD0">
      <w:numFmt w:val="bullet"/>
      <w:lvlText w:val="-"/>
      <w:lvlJc w:val="left"/>
      <w:pPr>
        <w:ind w:left="1070" w:hanging="360"/>
      </w:pPr>
      <w:rPr>
        <w:rFonts w:ascii="Times New Roman" w:eastAsiaTheme="minorEastAsia" w:hAnsi="Times New Roman" w:cs="Times New Roman" w:hint="default"/>
      </w:rPr>
    </w:lvl>
    <w:lvl w:ilvl="1" w:tplc="0C0A0003" w:tentative="1">
      <w:start w:val="1"/>
      <w:numFmt w:val="bullet"/>
      <w:lvlText w:val="o"/>
      <w:lvlJc w:val="left"/>
      <w:pPr>
        <w:ind w:left="1790" w:hanging="360"/>
      </w:pPr>
      <w:rPr>
        <w:rFonts w:ascii="Courier New" w:hAnsi="Courier New" w:cs="Courier New" w:hint="default"/>
      </w:rPr>
    </w:lvl>
    <w:lvl w:ilvl="2" w:tplc="0C0A0005" w:tentative="1">
      <w:start w:val="1"/>
      <w:numFmt w:val="bullet"/>
      <w:lvlText w:val=""/>
      <w:lvlJc w:val="left"/>
      <w:pPr>
        <w:ind w:left="2510" w:hanging="360"/>
      </w:pPr>
      <w:rPr>
        <w:rFonts w:ascii="Wingdings" w:hAnsi="Wingdings" w:hint="default"/>
      </w:rPr>
    </w:lvl>
    <w:lvl w:ilvl="3" w:tplc="0C0A0001" w:tentative="1">
      <w:start w:val="1"/>
      <w:numFmt w:val="bullet"/>
      <w:lvlText w:val=""/>
      <w:lvlJc w:val="left"/>
      <w:pPr>
        <w:ind w:left="3230" w:hanging="360"/>
      </w:pPr>
      <w:rPr>
        <w:rFonts w:ascii="Symbol" w:hAnsi="Symbol" w:hint="default"/>
      </w:rPr>
    </w:lvl>
    <w:lvl w:ilvl="4" w:tplc="0C0A0003" w:tentative="1">
      <w:start w:val="1"/>
      <w:numFmt w:val="bullet"/>
      <w:lvlText w:val="o"/>
      <w:lvlJc w:val="left"/>
      <w:pPr>
        <w:ind w:left="3950" w:hanging="360"/>
      </w:pPr>
      <w:rPr>
        <w:rFonts w:ascii="Courier New" w:hAnsi="Courier New" w:cs="Courier New" w:hint="default"/>
      </w:rPr>
    </w:lvl>
    <w:lvl w:ilvl="5" w:tplc="0C0A0005" w:tentative="1">
      <w:start w:val="1"/>
      <w:numFmt w:val="bullet"/>
      <w:lvlText w:val=""/>
      <w:lvlJc w:val="left"/>
      <w:pPr>
        <w:ind w:left="4670" w:hanging="360"/>
      </w:pPr>
      <w:rPr>
        <w:rFonts w:ascii="Wingdings" w:hAnsi="Wingdings" w:hint="default"/>
      </w:rPr>
    </w:lvl>
    <w:lvl w:ilvl="6" w:tplc="0C0A0001" w:tentative="1">
      <w:start w:val="1"/>
      <w:numFmt w:val="bullet"/>
      <w:lvlText w:val=""/>
      <w:lvlJc w:val="left"/>
      <w:pPr>
        <w:ind w:left="5390" w:hanging="360"/>
      </w:pPr>
      <w:rPr>
        <w:rFonts w:ascii="Symbol" w:hAnsi="Symbol" w:hint="default"/>
      </w:rPr>
    </w:lvl>
    <w:lvl w:ilvl="7" w:tplc="0C0A0003" w:tentative="1">
      <w:start w:val="1"/>
      <w:numFmt w:val="bullet"/>
      <w:lvlText w:val="o"/>
      <w:lvlJc w:val="left"/>
      <w:pPr>
        <w:ind w:left="6110" w:hanging="360"/>
      </w:pPr>
      <w:rPr>
        <w:rFonts w:ascii="Courier New" w:hAnsi="Courier New" w:cs="Courier New" w:hint="default"/>
      </w:rPr>
    </w:lvl>
    <w:lvl w:ilvl="8" w:tplc="0C0A0005" w:tentative="1">
      <w:start w:val="1"/>
      <w:numFmt w:val="bullet"/>
      <w:lvlText w:val=""/>
      <w:lvlJc w:val="left"/>
      <w:pPr>
        <w:ind w:left="6830" w:hanging="360"/>
      </w:pPr>
      <w:rPr>
        <w:rFonts w:ascii="Wingdings" w:hAnsi="Wingdings" w:hint="default"/>
      </w:rPr>
    </w:lvl>
  </w:abstractNum>
  <w:abstractNum w:abstractNumId="24" w15:restartNumberingAfterBreak="0">
    <w:nsid w:val="7CAC351A"/>
    <w:multiLevelType w:val="hybridMultilevel"/>
    <w:tmpl w:val="44FE2A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E1D7731"/>
    <w:multiLevelType w:val="hybridMultilevel"/>
    <w:tmpl w:val="A50E7CDC"/>
    <w:lvl w:ilvl="0" w:tplc="3302272E">
      <w:numFmt w:val="bullet"/>
      <w:lvlText w:val=""/>
      <w:lvlJc w:val="left"/>
      <w:pPr>
        <w:ind w:left="720" w:hanging="360"/>
      </w:pPr>
      <w:rPr>
        <w:rFonts w:ascii="Symbol" w:eastAsiaTheme="minorEastAsia" w:hAnsi="Symbol"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853837969">
    <w:abstractNumId w:val="16"/>
  </w:num>
  <w:num w:numId="2" w16cid:durableId="864903419">
    <w:abstractNumId w:val="3"/>
  </w:num>
  <w:num w:numId="3" w16cid:durableId="1802381149">
    <w:abstractNumId w:val="11"/>
  </w:num>
  <w:num w:numId="4" w16cid:durableId="839197537">
    <w:abstractNumId w:val="18"/>
  </w:num>
  <w:num w:numId="5" w16cid:durableId="813058292">
    <w:abstractNumId w:val="6"/>
  </w:num>
  <w:num w:numId="6" w16cid:durableId="106855052">
    <w:abstractNumId w:val="9"/>
  </w:num>
  <w:num w:numId="7" w16cid:durableId="286744855">
    <w:abstractNumId w:val="17"/>
  </w:num>
  <w:num w:numId="8" w16cid:durableId="393546488">
    <w:abstractNumId w:val="12"/>
  </w:num>
  <w:num w:numId="9" w16cid:durableId="2100785292">
    <w:abstractNumId w:val="20"/>
  </w:num>
  <w:num w:numId="10" w16cid:durableId="102965370">
    <w:abstractNumId w:val="24"/>
  </w:num>
  <w:num w:numId="11" w16cid:durableId="2050371391">
    <w:abstractNumId w:val="7"/>
  </w:num>
  <w:num w:numId="12" w16cid:durableId="20320277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786540486">
    <w:abstractNumId w:val="22"/>
  </w:num>
  <w:num w:numId="14" w16cid:durableId="276108730">
    <w:abstractNumId w:val="19"/>
  </w:num>
  <w:num w:numId="15" w16cid:durableId="2119836180">
    <w:abstractNumId w:val="0"/>
  </w:num>
  <w:num w:numId="16" w16cid:durableId="1184593736">
    <w:abstractNumId w:val="21"/>
  </w:num>
  <w:num w:numId="17" w16cid:durableId="988050214">
    <w:abstractNumId w:val="10"/>
  </w:num>
  <w:num w:numId="18" w16cid:durableId="1237936211">
    <w:abstractNumId w:val="2"/>
  </w:num>
  <w:num w:numId="19" w16cid:durableId="2147164831">
    <w:abstractNumId w:val="15"/>
  </w:num>
  <w:num w:numId="20" w16cid:durableId="1851329798">
    <w:abstractNumId w:val="1"/>
  </w:num>
  <w:num w:numId="21" w16cid:durableId="208500347">
    <w:abstractNumId w:val="16"/>
  </w:num>
  <w:num w:numId="22" w16cid:durableId="167209119">
    <w:abstractNumId w:val="3"/>
  </w:num>
  <w:num w:numId="23" w16cid:durableId="1770468521">
    <w:abstractNumId w:val="16"/>
  </w:num>
  <w:num w:numId="24" w16cid:durableId="475993697">
    <w:abstractNumId w:val="4"/>
  </w:num>
  <w:num w:numId="25" w16cid:durableId="1201015031">
    <w:abstractNumId w:val="13"/>
  </w:num>
  <w:num w:numId="26" w16cid:durableId="2010670661">
    <w:abstractNumId w:val="25"/>
  </w:num>
  <w:num w:numId="27" w16cid:durableId="292639772">
    <w:abstractNumId w:val="14"/>
  </w:num>
  <w:num w:numId="28" w16cid:durableId="243344545">
    <w:abstractNumId w:val="5"/>
  </w:num>
  <w:num w:numId="29" w16cid:durableId="113210856">
    <w:abstractNumId w:val="8"/>
  </w:num>
  <w:num w:numId="30" w16cid:durableId="184368134">
    <w:abstractNumId w:val="23"/>
  </w:num>
  <w:num w:numId="31" w16cid:durableId="500781180">
    <w:abstractNumId w:val="16"/>
    <w:lvlOverride w:ilvl="0">
      <w:startOverride w:val="1"/>
    </w:lvlOverride>
  </w:num>
  <w:num w:numId="32" w16cid:durableId="336619955">
    <w:abstractNumId w:val="16"/>
  </w:num>
  <w:num w:numId="33" w16cid:durableId="1634867470">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220C"/>
    <w:rsid w:val="00002174"/>
    <w:rsid w:val="00012A07"/>
    <w:rsid w:val="000140AF"/>
    <w:rsid w:val="00015A7B"/>
    <w:rsid w:val="00017AB0"/>
    <w:rsid w:val="00020A72"/>
    <w:rsid w:val="00020E52"/>
    <w:rsid w:val="00021508"/>
    <w:rsid w:val="00021840"/>
    <w:rsid w:val="00024ECB"/>
    <w:rsid w:val="00027DEE"/>
    <w:rsid w:val="00036B8D"/>
    <w:rsid w:val="00041E30"/>
    <w:rsid w:val="00041EBD"/>
    <w:rsid w:val="000441B3"/>
    <w:rsid w:val="00045289"/>
    <w:rsid w:val="00046202"/>
    <w:rsid w:val="00052C03"/>
    <w:rsid w:val="00052DAA"/>
    <w:rsid w:val="000558EF"/>
    <w:rsid w:val="00061A6A"/>
    <w:rsid w:val="00062358"/>
    <w:rsid w:val="000643D8"/>
    <w:rsid w:val="00067CFD"/>
    <w:rsid w:val="000707E4"/>
    <w:rsid w:val="0007167B"/>
    <w:rsid w:val="00072254"/>
    <w:rsid w:val="00072DD0"/>
    <w:rsid w:val="00072E66"/>
    <w:rsid w:val="00073B20"/>
    <w:rsid w:val="00075C04"/>
    <w:rsid w:val="00076CB6"/>
    <w:rsid w:val="00077EF3"/>
    <w:rsid w:val="00081440"/>
    <w:rsid w:val="00081481"/>
    <w:rsid w:val="000825A8"/>
    <w:rsid w:val="00082CED"/>
    <w:rsid w:val="00082DC4"/>
    <w:rsid w:val="00086FE6"/>
    <w:rsid w:val="00096AFB"/>
    <w:rsid w:val="000A3895"/>
    <w:rsid w:val="000B06AB"/>
    <w:rsid w:val="000B17BF"/>
    <w:rsid w:val="000B192A"/>
    <w:rsid w:val="000B3FDC"/>
    <w:rsid w:val="000B44E7"/>
    <w:rsid w:val="000B451F"/>
    <w:rsid w:val="000C17F2"/>
    <w:rsid w:val="000D0CFC"/>
    <w:rsid w:val="000D64B9"/>
    <w:rsid w:val="000D668F"/>
    <w:rsid w:val="000D6D42"/>
    <w:rsid w:val="000D7E87"/>
    <w:rsid w:val="000E636F"/>
    <w:rsid w:val="000E63FE"/>
    <w:rsid w:val="000F206E"/>
    <w:rsid w:val="000F217A"/>
    <w:rsid w:val="000F29EB"/>
    <w:rsid w:val="000F51AE"/>
    <w:rsid w:val="000F68AD"/>
    <w:rsid w:val="000F68E9"/>
    <w:rsid w:val="00101454"/>
    <w:rsid w:val="00101F90"/>
    <w:rsid w:val="0010450C"/>
    <w:rsid w:val="0010454C"/>
    <w:rsid w:val="00105BCA"/>
    <w:rsid w:val="001061D9"/>
    <w:rsid w:val="00113F52"/>
    <w:rsid w:val="00115EB9"/>
    <w:rsid w:val="00117443"/>
    <w:rsid w:val="00117AE9"/>
    <w:rsid w:val="00125BA6"/>
    <w:rsid w:val="001311A5"/>
    <w:rsid w:val="00134635"/>
    <w:rsid w:val="001421D5"/>
    <w:rsid w:val="00150533"/>
    <w:rsid w:val="00154F7A"/>
    <w:rsid w:val="0016064C"/>
    <w:rsid w:val="00162FCB"/>
    <w:rsid w:val="0017020C"/>
    <w:rsid w:val="00174B83"/>
    <w:rsid w:val="00174F57"/>
    <w:rsid w:val="00187A09"/>
    <w:rsid w:val="0019273B"/>
    <w:rsid w:val="00196D5A"/>
    <w:rsid w:val="001A0CA3"/>
    <w:rsid w:val="001A1591"/>
    <w:rsid w:val="001A2CB6"/>
    <w:rsid w:val="001A4CDE"/>
    <w:rsid w:val="001B2C81"/>
    <w:rsid w:val="001B39C6"/>
    <w:rsid w:val="001B48A2"/>
    <w:rsid w:val="001B7E55"/>
    <w:rsid w:val="001C122E"/>
    <w:rsid w:val="001D282C"/>
    <w:rsid w:val="001D3358"/>
    <w:rsid w:val="001D70FF"/>
    <w:rsid w:val="001E06E1"/>
    <w:rsid w:val="001F38D2"/>
    <w:rsid w:val="001F4D23"/>
    <w:rsid w:val="001F5565"/>
    <w:rsid w:val="00200678"/>
    <w:rsid w:val="00201015"/>
    <w:rsid w:val="00206D29"/>
    <w:rsid w:val="00214DAB"/>
    <w:rsid w:val="00220470"/>
    <w:rsid w:val="00227DAA"/>
    <w:rsid w:val="002318E7"/>
    <w:rsid w:val="00232F68"/>
    <w:rsid w:val="00240885"/>
    <w:rsid w:val="00241A83"/>
    <w:rsid w:val="0024738F"/>
    <w:rsid w:val="00252C78"/>
    <w:rsid w:val="00254737"/>
    <w:rsid w:val="0025509C"/>
    <w:rsid w:val="00257E59"/>
    <w:rsid w:val="0026499A"/>
    <w:rsid w:val="00280862"/>
    <w:rsid w:val="002810C7"/>
    <w:rsid w:val="00282E9C"/>
    <w:rsid w:val="0028508C"/>
    <w:rsid w:val="00285B92"/>
    <w:rsid w:val="00294CF7"/>
    <w:rsid w:val="002A1DA0"/>
    <w:rsid w:val="002A54FD"/>
    <w:rsid w:val="002A7E6E"/>
    <w:rsid w:val="002B0505"/>
    <w:rsid w:val="002B1091"/>
    <w:rsid w:val="002B2232"/>
    <w:rsid w:val="002B2A1D"/>
    <w:rsid w:val="002B2DD9"/>
    <w:rsid w:val="002B37B3"/>
    <w:rsid w:val="002B6E6A"/>
    <w:rsid w:val="002B76EB"/>
    <w:rsid w:val="002C08A7"/>
    <w:rsid w:val="002C1E13"/>
    <w:rsid w:val="002C6B33"/>
    <w:rsid w:val="002D0ADE"/>
    <w:rsid w:val="002D270D"/>
    <w:rsid w:val="002D5E3E"/>
    <w:rsid w:val="002D6EF6"/>
    <w:rsid w:val="002E2998"/>
    <w:rsid w:val="002E4550"/>
    <w:rsid w:val="002E499F"/>
    <w:rsid w:val="002E49E2"/>
    <w:rsid w:val="002E5308"/>
    <w:rsid w:val="002E694C"/>
    <w:rsid w:val="002F53FF"/>
    <w:rsid w:val="00300DA8"/>
    <w:rsid w:val="00303142"/>
    <w:rsid w:val="00303E9C"/>
    <w:rsid w:val="0030455C"/>
    <w:rsid w:val="003147A4"/>
    <w:rsid w:val="00315602"/>
    <w:rsid w:val="003158AC"/>
    <w:rsid w:val="003207C1"/>
    <w:rsid w:val="00332493"/>
    <w:rsid w:val="00334C74"/>
    <w:rsid w:val="00334D8F"/>
    <w:rsid w:val="00335465"/>
    <w:rsid w:val="00343706"/>
    <w:rsid w:val="003461C0"/>
    <w:rsid w:val="00353E17"/>
    <w:rsid w:val="00356268"/>
    <w:rsid w:val="0036273A"/>
    <w:rsid w:val="003713AF"/>
    <w:rsid w:val="00371F96"/>
    <w:rsid w:val="00373E29"/>
    <w:rsid w:val="00377D5B"/>
    <w:rsid w:val="00381CAE"/>
    <w:rsid w:val="003837E4"/>
    <w:rsid w:val="003837ED"/>
    <w:rsid w:val="00387281"/>
    <w:rsid w:val="00395019"/>
    <w:rsid w:val="00396467"/>
    <w:rsid w:val="003A04BB"/>
    <w:rsid w:val="003A1011"/>
    <w:rsid w:val="003B1783"/>
    <w:rsid w:val="003B5691"/>
    <w:rsid w:val="003B6F38"/>
    <w:rsid w:val="003B783E"/>
    <w:rsid w:val="003C07CD"/>
    <w:rsid w:val="003C0A27"/>
    <w:rsid w:val="003C69CE"/>
    <w:rsid w:val="003C6F23"/>
    <w:rsid w:val="003C752E"/>
    <w:rsid w:val="003D0F50"/>
    <w:rsid w:val="003D24F9"/>
    <w:rsid w:val="003D2A8F"/>
    <w:rsid w:val="003E18B7"/>
    <w:rsid w:val="003E5FFA"/>
    <w:rsid w:val="003E7B29"/>
    <w:rsid w:val="003F1FB4"/>
    <w:rsid w:val="003F263C"/>
    <w:rsid w:val="003F5C39"/>
    <w:rsid w:val="003F6DF9"/>
    <w:rsid w:val="00405FF2"/>
    <w:rsid w:val="004111A5"/>
    <w:rsid w:val="00412708"/>
    <w:rsid w:val="004131D1"/>
    <w:rsid w:val="00413643"/>
    <w:rsid w:val="004174DA"/>
    <w:rsid w:val="00417883"/>
    <w:rsid w:val="004209A1"/>
    <w:rsid w:val="0042517A"/>
    <w:rsid w:val="00427329"/>
    <w:rsid w:val="00436236"/>
    <w:rsid w:val="0043730F"/>
    <w:rsid w:val="004376BE"/>
    <w:rsid w:val="00440295"/>
    <w:rsid w:val="00441D08"/>
    <w:rsid w:val="00444700"/>
    <w:rsid w:val="0044537C"/>
    <w:rsid w:val="00450141"/>
    <w:rsid w:val="00451FBC"/>
    <w:rsid w:val="004616BB"/>
    <w:rsid w:val="004658E5"/>
    <w:rsid w:val="004658EF"/>
    <w:rsid w:val="00473893"/>
    <w:rsid w:val="004749D1"/>
    <w:rsid w:val="0048271E"/>
    <w:rsid w:val="00482C73"/>
    <w:rsid w:val="00490F1D"/>
    <w:rsid w:val="00491A51"/>
    <w:rsid w:val="004921DD"/>
    <w:rsid w:val="00493108"/>
    <w:rsid w:val="00496DCF"/>
    <w:rsid w:val="0049777F"/>
    <w:rsid w:val="004A1BF1"/>
    <w:rsid w:val="004A211F"/>
    <w:rsid w:val="004A31B2"/>
    <w:rsid w:val="004A432E"/>
    <w:rsid w:val="004A7B4C"/>
    <w:rsid w:val="004B7AD0"/>
    <w:rsid w:val="004C00A8"/>
    <w:rsid w:val="004E0B8E"/>
    <w:rsid w:val="004E1B4A"/>
    <w:rsid w:val="004E1C62"/>
    <w:rsid w:val="004E56E3"/>
    <w:rsid w:val="004F0721"/>
    <w:rsid w:val="004F77C8"/>
    <w:rsid w:val="00510558"/>
    <w:rsid w:val="005166B8"/>
    <w:rsid w:val="005277E2"/>
    <w:rsid w:val="00531BA7"/>
    <w:rsid w:val="005320D4"/>
    <w:rsid w:val="00541371"/>
    <w:rsid w:val="00542748"/>
    <w:rsid w:val="00546592"/>
    <w:rsid w:val="00550A44"/>
    <w:rsid w:val="0055161B"/>
    <w:rsid w:val="00551AB9"/>
    <w:rsid w:val="00557E80"/>
    <w:rsid w:val="0056200E"/>
    <w:rsid w:val="00573F54"/>
    <w:rsid w:val="00575632"/>
    <w:rsid w:val="00575A79"/>
    <w:rsid w:val="00576782"/>
    <w:rsid w:val="005806CC"/>
    <w:rsid w:val="005832D0"/>
    <w:rsid w:val="00584316"/>
    <w:rsid w:val="0058485D"/>
    <w:rsid w:val="005B23F9"/>
    <w:rsid w:val="005B3BDB"/>
    <w:rsid w:val="005C3FF4"/>
    <w:rsid w:val="005C4F63"/>
    <w:rsid w:val="005C5C8B"/>
    <w:rsid w:val="005C6972"/>
    <w:rsid w:val="005D01C5"/>
    <w:rsid w:val="005D1676"/>
    <w:rsid w:val="005D5441"/>
    <w:rsid w:val="005D6F88"/>
    <w:rsid w:val="005E30F7"/>
    <w:rsid w:val="005E45E0"/>
    <w:rsid w:val="005E4ADB"/>
    <w:rsid w:val="005E57A4"/>
    <w:rsid w:val="005E5B22"/>
    <w:rsid w:val="005E6733"/>
    <w:rsid w:val="005F23E8"/>
    <w:rsid w:val="005F2E0E"/>
    <w:rsid w:val="005F77A9"/>
    <w:rsid w:val="00600B7A"/>
    <w:rsid w:val="00602ECC"/>
    <w:rsid w:val="00602F81"/>
    <w:rsid w:val="00603E29"/>
    <w:rsid w:val="0060433A"/>
    <w:rsid w:val="006057BD"/>
    <w:rsid w:val="00613683"/>
    <w:rsid w:val="00614724"/>
    <w:rsid w:val="00620149"/>
    <w:rsid w:val="00622F23"/>
    <w:rsid w:val="0062425C"/>
    <w:rsid w:val="006259F1"/>
    <w:rsid w:val="00633B59"/>
    <w:rsid w:val="00634C4A"/>
    <w:rsid w:val="006362B3"/>
    <w:rsid w:val="00636F4F"/>
    <w:rsid w:val="00637CF0"/>
    <w:rsid w:val="00640161"/>
    <w:rsid w:val="0064323A"/>
    <w:rsid w:val="0064772F"/>
    <w:rsid w:val="006509A5"/>
    <w:rsid w:val="00651BDD"/>
    <w:rsid w:val="00652AC3"/>
    <w:rsid w:val="00653596"/>
    <w:rsid w:val="00653AFD"/>
    <w:rsid w:val="00653B81"/>
    <w:rsid w:val="00661363"/>
    <w:rsid w:val="0066437C"/>
    <w:rsid w:val="006664B7"/>
    <w:rsid w:val="0066662B"/>
    <w:rsid w:val="00676388"/>
    <w:rsid w:val="00680595"/>
    <w:rsid w:val="00683AF0"/>
    <w:rsid w:val="00684711"/>
    <w:rsid w:val="006856FE"/>
    <w:rsid w:val="00686DEC"/>
    <w:rsid w:val="00692387"/>
    <w:rsid w:val="0069292F"/>
    <w:rsid w:val="006A02F8"/>
    <w:rsid w:val="006A3C53"/>
    <w:rsid w:val="006A44F4"/>
    <w:rsid w:val="006B1AFE"/>
    <w:rsid w:val="006B358B"/>
    <w:rsid w:val="006B555F"/>
    <w:rsid w:val="006C4B81"/>
    <w:rsid w:val="006D0B11"/>
    <w:rsid w:val="006D3C51"/>
    <w:rsid w:val="006D7EF9"/>
    <w:rsid w:val="006E167E"/>
    <w:rsid w:val="006E21C5"/>
    <w:rsid w:val="006E5579"/>
    <w:rsid w:val="006E6201"/>
    <w:rsid w:val="006E67ED"/>
    <w:rsid w:val="006E6A30"/>
    <w:rsid w:val="006E6E16"/>
    <w:rsid w:val="006F06DD"/>
    <w:rsid w:val="006F2B53"/>
    <w:rsid w:val="006F49F4"/>
    <w:rsid w:val="006F607A"/>
    <w:rsid w:val="00705B99"/>
    <w:rsid w:val="007075E2"/>
    <w:rsid w:val="007127A3"/>
    <w:rsid w:val="00720082"/>
    <w:rsid w:val="00720C46"/>
    <w:rsid w:val="007216F3"/>
    <w:rsid w:val="0072503F"/>
    <w:rsid w:val="0072654B"/>
    <w:rsid w:val="00727282"/>
    <w:rsid w:val="00730F6C"/>
    <w:rsid w:val="007347AB"/>
    <w:rsid w:val="00741E76"/>
    <w:rsid w:val="0074365A"/>
    <w:rsid w:val="0074616C"/>
    <w:rsid w:val="007473F5"/>
    <w:rsid w:val="00750456"/>
    <w:rsid w:val="00752F37"/>
    <w:rsid w:val="00762BA4"/>
    <w:rsid w:val="00763FB5"/>
    <w:rsid w:val="00764BB0"/>
    <w:rsid w:val="00764DE7"/>
    <w:rsid w:val="00766724"/>
    <w:rsid w:val="00766C75"/>
    <w:rsid w:val="0077326B"/>
    <w:rsid w:val="00775E2D"/>
    <w:rsid w:val="007763DF"/>
    <w:rsid w:val="00776658"/>
    <w:rsid w:val="007802E5"/>
    <w:rsid w:val="00781823"/>
    <w:rsid w:val="00782EA4"/>
    <w:rsid w:val="00791468"/>
    <w:rsid w:val="0079167B"/>
    <w:rsid w:val="007A4989"/>
    <w:rsid w:val="007A555D"/>
    <w:rsid w:val="007B292E"/>
    <w:rsid w:val="007B2D86"/>
    <w:rsid w:val="007B660F"/>
    <w:rsid w:val="007C284D"/>
    <w:rsid w:val="007C4E74"/>
    <w:rsid w:val="007C636D"/>
    <w:rsid w:val="007D05C3"/>
    <w:rsid w:val="007D06CF"/>
    <w:rsid w:val="007D72D8"/>
    <w:rsid w:val="007D7651"/>
    <w:rsid w:val="007E2547"/>
    <w:rsid w:val="007E3595"/>
    <w:rsid w:val="007F6075"/>
    <w:rsid w:val="00800110"/>
    <w:rsid w:val="00800D65"/>
    <w:rsid w:val="008011E7"/>
    <w:rsid w:val="0080215E"/>
    <w:rsid w:val="008036BD"/>
    <w:rsid w:val="00805AE2"/>
    <w:rsid w:val="0080630C"/>
    <w:rsid w:val="008069B2"/>
    <w:rsid w:val="00806EDB"/>
    <w:rsid w:val="00811CC8"/>
    <w:rsid w:val="00813831"/>
    <w:rsid w:val="00814C5E"/>
    <w:rsid w:val="0081616A"/>
    <w:rsid w:val="008170D3"/>
    <w:rsid w:val="0082387D"/>
    <w:rsid w:val="008240B3"/>
    <w:rsid w:val="00824AAE"/>
    <w:rsid w:val="0082561C"/>
    <w:rsid w:val="008322E4"/>
    <w:rsid w:val="008415B0"/>
    <w:rsid w:val="0084471D"/>
    <w:rsid w:val="00850AAD"/>
    <w:rsid w:val="00851400"/>
    <w:rsid w:val="00851430"/>
    <w:rsid w:val="008541D4"/>
    <w:rsid w:val="00856791"/>
    <w:rsid w:val="0085710D"/>
    <w:rsid w:val="00857711"/>
    <w:rsid w:val="008579FA"/>
    <w:rsid w:val="008601F4"/>
    <w:rsid w:val="00860775"/>
    <w:rsid w:val="00861068"/>
    <w:rsid w:val="008610E0"/>
    <w:rsid w:val="00861E02"/>
    <w:rsid w:val="00875CB7"/>
    <w:rsid w:val="0087693B"/>
    <w:rsid w:val="008809C5"/>
    <w:rsid w:val="00880C9A"/>
    <w:rsid w:val="008810A1"/>
    <w:rsid w:val="0088557A"/>
    <w:rsid w:val="00885AC9"/>
    <w:rsid w:val="00887662"/>
    <w:rsid w:val="0088772B"/>
    <w:rsid w:val="00887B10"/>
    <w:rsid w:val="00887B7F"/>
    <w:rsid w:val="00890752"/>
    <w:rsid w:val="00894B2C"/>
    <w:rsid w:val="00897758"/>
    <w:rsid w:val="008A202D"/>
    <w:rsid w:val="008A247D"/>
    <w:rsid w:val="008A515D"/>
    <w:rsid w:val="008B04D3"/>
    <w:rsid w:val="008B09FC"/>
    <w:rsid w:val="008B22F1"/>
    <w:rsid w:val="008B4C7E"/>
    <w:rsid w:val="008C2245"/>
    <w:rsid w:val="008C4299"/>
    <w:rsid w:val="008D0EED"/>
    <w:rsid w:val="008D3EA0"/>
    <w:rsid w:val="008D53CA"/>
    <w:rsid w:val="008D607B"/>
    <w:rsid w:val="008D63FE"/>
    <w:rsid w:val="008D6D40"/>
    <w:rsid w:val="008E2821"/>
    <w:rsid w:val="008E4D3E"/>
    <w:rsid w:val="008E5227"/>
    <w:rsid w:val="008F0379"/>
    <w:rsid w:val="008F1AB5"/>
    <w:rsid w:val="008F7672"/>
    <w:rsid w:val="00900F34"/>
    <w:rsid w:val="009065F2"/>
    <w:rsid w:val="00911350"/>
    <w:rsid w:val="00911A99"/>
    <w:rsid w:val="00915B8A"/>
    <w:rsid w:val="00922677"/>
    <w:rsid w:val="00926339"/>
    <w:rsid w:val="009364D1"/>
    <w:rsid w:val="00941FCA"/>
    <w:rsid w:val="00942929"/>
    <w:rsid w:val="00942A80"/>
    <w:rsid w:val="00951E5C"/>
    <w:rsid w:val="0095722C"/>
    <w:rsid w:val="00962E74"/>
    <w:rsid w:val="00964B8B"/>
    <w:rsid w:val="00964E50"/>
    <w:rsid w:val="0096536A"/>
    <w:rsid w:val="00972A08"/>
    <w:rsid w:val="0097560D"/>
    <w:rsid w:val="00981E64"/>
    <w:rsid w:val="00983D2B"/>
    <w:rsid w:val="00985A83"/>
    <w:rsid w:val="009864ED"/>
    <w:rsid w:val="00986F67"/>
    <w:rsid w:val="00991F6F"/>
    <w:rsid w:val="00994E19"/>
    <w:rsid w:val="009A152F"/>
    <w:rsid w:val="009A41B0"/>
    <w:rsid w:val="009A4984"/>
    <w:rsid w:val="009A6715"/>
    <w:rsid w:val="009B18C7"/>
    <w:rsid w:val="009B2B9B"/>
    <w:rsid w:val="009C100E"/>
    <w:rsid w:val="009D0E21"/>
    <w:rsid w:val="009D51D4"/>
    <w:rsid w:val="009E3B75"/>
    <w:rsid w:val="009E4B13"/>
    <w:rsid w:val="009E5B4D"/>
    <w:rsid w:val="009E7471"/>
    <w:rsid w:val="009F02A8"/>
    <w:rsid w:val="009F0C19"/>
    <w:rsid w:val="009F44F8"/>
    <w:rsid w:val="009F5920"/>
    <w:rsid w:val="009F5EC0"/>
    <w:rsid w:val="009F662E"/>
    <w:rsid w:val="00A0017A"/>
    <w:rsid w:val="00A01A80"/>
    <w:rsid w:val="00A04F41"/>
    <w:rsid w:val="00A06F7B"/>
    <w:rsid w:val="00A07800"/>
    <w:rsid w:val="00A11DBF"/>
    <w:rsid w:val="00A16446"/>
    <w:rsid w:val="00A17C3B"/>
    <w:rsid w:val="00A206C0"/>
    <w:rsid w:val="00A210A3"/>
    <w:rsid w:val="00A22B21"/>
    <w:rsid w:val="00A233BB"/>
    <w:rsid w:val="00A23482"/>
    <w:rsid w:val="00A41760"/>
    <w:rsid w:val="00A41FB8"/>
    <w:rsid w:val="00A537DD"/>
    <w:rsid w:val="00A57907"/>
    <w:rsid w:val="00A606AD"/>
    <w:rsid w:val="00A60AD0"/>
    <w:rsid w:val="00A614E8"/>
    <w:rsid w:val="00A6479C"/>
    <w:rsid w:val="00A64AD1"/>
    <w:rsid w:val="00A6645A"/>
    <w:rsid w:val="00A703CF"/>
    <w:rsid w:val="00A715CF"/>
    <w:rsid w:val="00A715F1"/>
    <w:rsid w:val="00A75A50"/>
    <w:rsid w:val="00A77546"/>
    <w:rsid w:val="00A80A75"/>
    <w:rsid w:val="00A81D4E"/>
    <w:rsid w:val="00A84FDB"/>
    <w:rsid w:val="00A86E11"/>
    <w:rsid w:val="00A90A29"/>
    <w:rsid w:val="00A930F0"/>
    <w:rsid w:val="00A9478D"/>
    <w:rsid w:val="00A97B4D"/>
    <w:rsid w:val="00AA09F6"/>
    <w:rsid w:val="00AA0C8E"/>
    <w:rsid w:val="00AA1C6F"/>
    <w:rsid w:val="00AB0510"/>
    <w:rsid w:val="00AB3C63"/>
    <w:rsid w:val="00AC3CC6"/>
    <w:rsid w:val="00AC7B1E"/>
    <w:rsid w:val="00AD196F"/>
    <w:rsid w:val="00AD2356"/>
    <w:rsid w:val="00AE1759"/>
    <w:rsid w:val="00AE26C6"/>
    <w:rsid w:val="00AE5F3E"/>
    <w:rsid w:val="00AE7289"/>
    <w:rsid w:val="00AF3D24"/>
    <w:rsid w:val="00AF4D27"/>
    <w:rsid w:val="00AF6244"/>
    <w:rsid w:val="00AF7400"/>
    <w:rsid w:val="00B0617D"/>
    <w:rsid w:val="00B10205"/>
    <w:rsid w:val="00B11792"/>
    <w:rsid w:val="00B14201"/>
    <w:rsid w:val="00B17AEF"/>
    <w:rsid w:val="00B21386"/>
    <w:rsid w:val="00B21DB8"/>
    <w:rsid w:val="00B21DC4"/>
    <w:rsid w:val="00B27DDC"/>
    <w:rsid w:val="00B309DE"/>
    <w:rsid w:val="00B32E17"/>
    <w:rsid w:val="00B34A11"/>
    <w:rsid w:val="00B34DDD"/>
    <w:rsid w:val="00B35B19"/>
    <w:rsid w:val="00B3777E"/>
    <w:rsid w:val="00B423ED"/>
    <w:rsid w:val="00B449F6"/>
    <w:rsid w:val="00B47648"/>
    <w:rsid w:val="00B5123F"/>
    <w:rsid w:val="00B56CC1"/>
    <w:rsid w:val="00B6168D"/>
    <w:rsid w:val="00B6471E"/>
    <w:rsid w:val="00B64C20"/>
    <w:rsid w:val="00B65469"/>
    <w:rsid w:val="00B723A8"/>
    <w:rsid w:val="00B7491B"/>
    <w:rsid w:val="00B75204"/>
    <w:rsid w:val="00B769FA"/>
    <w:rsid w:val="00B84A0C"/>
    <w:rsid w:val="00B86D3F"/>
    <w:rsid w:val="00B86F4D"/>
    <w:rsid w:val="00B90117"/>
    <w:rsid w:val="00B901EA"/>
    <w:rsid w:val="00BA0DC4"/>
    <w:rsid w:val="00BA728A"/>
    <w:rsid w:val="00BA72B5"/>
    <w:rsid w:val="00BB0666"/>
    <w:rsid w:val="00BB0DD5"/>
    <w:rsid w:val="00BB1778"/>
    <w:rsid w:val="00BB2E83"/>
    <w:rsid w:val="00BB57CC"/>
    <w:rsid w:val="00BB5D67"/>
    <w:rsid w:val="00BB6265"/>
    <w:rsid w:val="00BC2210"/>
    <w:rsid w:val="00BC28E8"/>
    <w:rsid w:val="00BC47EA"/>
    <w:rsid w:val="00BC4EBA"/>
    <w:rsid w:val="00BC5637"/>
    <w:rsid w:val="00BD0FF1"/>
    <w:rsid w:val="00BD5683"/>
    <w:rsid w:val="00BD7B86"/>
    <w:rsid w:val="00BD7F83"/>
    <w:rsid w:val="00BE002F"/>
    <w:rsid w:val="00BE2BF0"/>
    <w:rsid w:val="00BE5791"/>
    <w:rsid w:val="00BF4677"/>
    <w:rsid w:val="00C02952"/>
    <w:rsid w:val="00C12A3A"/>
    <w:rsid w:val="00C17D3B"/>
    <w:rsid w:val="00C21BC3"/>
    <w:rsid w:val="00C24C86"/>
    <w:rsid w:val="00C3035A"/>
    <w:rsid w:val="00C30A5E"/>
    <w:rsid w:val="00C31030"/>
    <w:rsid w:val="00C31BC5"/>
    <w:rsid w:val="00C33828"/>
    <w:rsid w:val="00C33F4C"/>
    <w:rsid w:val="00C35BA2"/>
    <w:rsid w:val="00C400AA"/>
    <w:rsid w:val="00C471C5"/>
    <w:rsid w:val="00C571EA"/>
    <w:rsid w:val="00C61381"/>
    <w:rsid w:val="00C70B31"/>
    <w:rsid w:val="00C72543"/>
    <w:rsid w:val="00C76AA4"/>
    <w:rsid w:val="00C820CE"/>
    <w:rsid w:val="00C823FF"/>
    <w:rsid w:val="00C83853"/>
    <w:rsid w:val="00C8700D"/>
    <w:rsid w:val="00C9260F"/>
    <w:rsid w:val="00C94FFE"/>
    <w:rsid w:val="00CA1307"/>
    <w:rsid w:val="00CA553D"/>
    <w:rsid w:val="00CA6531"/>
    <w:rsid w:val="00CB69F6"/>
    <w:rsid w:val="00CC17B0"/>
    <w:rsid w:val="00CC2973"/>
    <w:rsid w:val="00CC2EF9"/>
    <w:rsid w:val="00CC6FD9"/>
    <w:rsid w:val="00CD06B7"/>
    <w:rsid w:val="00CD1140"/>
    <w:rsid w:val="00CE1564"/>
    <w:rsid w:val="00CE2F35"/>
    <w:rsid w:val="00CF123D"/>
    <w:rsid w:val="00CF14CF"/>
    <w:rsid w:val="00CF4DF7"/>
    <w:rsid w:val="00CF50C1"/>
    <w:rsid w:val="00CF7693"/>
    <w:rsid w:val="00D03C45"/>
    <w:rsid w:val="00D056E5"/>
    <w:rsid w:val="00D068EE"/>
    <w:rsid w:val="00D12731"/>
    <w:rsid w:val="00D17C34"/>
    <w:rsid w:val="00D20F25"/>
    <w:rsid w:val="00D22162"/>
    <w:rsid w:val="00D240BD"/>
    <w:rsid w:val="00D241AD"/>
    <w:rsid w:val="00D25B0E"/>
    <w:rsid w:val="00D31C2C"/>
    <w:rsid w:val="00D325E9"/>
    <w:rsid w:val="00D4507A"/>
    <w:rsid w:val="00D47597"/>
    <w:rsid w:val="00D54789"/>
    <w:rsid w:val="00D55129"/>
    <w:rsid w:val="00D5773F"/>
    <w:rsid w:val="00D70C8C"/>
    <w:rsid w:val="00D731F3"/>
    <w:rsid w:val="00D73DA3"/>
    <w:rsid w:val="00D73DFE"/>
    <w:rsid w:val="00D747AE"/>
    <w:rsid w:val="00D74932"/>
    <w:rsid w:val="00D80943"/>
    <w:rsid w:val="00D91613"/>
    <w:rsid w:val="00D954AD"/>
    <w:rsid w:val="00D95A40"/>
    <w:rsid w:val="00D97474"/>
    <w:rsid w:val="00D9783D"/>
    <w:rsid w:val="00DA0DC9"/>
    <w:rsid w:val="00DA2226"/>
    <w:rsid w:val="00DA4382"/>
    <w:rsid w:val="00DA719F"/>
    <w:rsid w:val="00DB2BEE"/>
    <w:rsid w:val="00DB2F40"/>
    <w:rsid w:val="00DB437B"/>
    <w:rsid w:val="00DB5456"/>
    <w:rsid w:val="00DB6993"/>
    <w:rsid w:val="00DC2FED"/>
    <w:rsid w:val="00DC4AC2"/>
    <w:rsid w:val="00DC5A50"/>
    <w:rsid w:val="00DE0082"/>
    <w:rsid w:val="00DE261F"/>
    <w:rsid w:val="00DE39E3"/>
    <w:rsid w:val="00DE5CDD"/>
    <w:rsid w:val="00DE5E06"/>
    <w:rsid w:val="00DF4D6B"/>
    <w:rsid w:val="00E129FC"/>
    <w:rsid w:val="00E132AD"/>
    <w:rsid w:val="00E14CEC"/>
    <w:rsid w:val="00E1734E"/>
    <w:rsid w:val="00E20FBA"/>
    <w:rsid w:val="00E2361A"/>
    <w:rsid w:val="00E23EA8"/>
    <w:rsid w:val="00E25B9D"/>
    <w:rsid w:val="00E27673"/>
    <w:rsid w:val="00E3175C"/>
    <w:rsid w:val="00E418A2"/>
    <w:rsid w:val="00E427A0"/>
    <w:rsid w:val="00E43CA5"/>
    <w:rsid w:val="00E4437F"/>
    <w:rsid w:val="00E47CA0"/>
    <w:rsid w:val="00E47D89"/>
    <w:rsid w:val="00E50C12"/>
    <w:rsid w:val="00E50E69"/>
    <w:rsid w:val="00E51581"/>
    <w:rsid w:val="00E5281B"/>
    <w:rsid w:val="00E54BB5"/>
    <w:rsid w:val="00E55DCE"/>
    <w:rsid w:val="00E605A5"/>
    <w:rsid w:val="00E610CB"/>
    <w:rsid w:val="00E63F00"/>
    <w:rsid w:val="00E63F97"/>
    <w:rsid w:val="00E6644C"/>
    <w:rsid w:val="00E71066"/>
    <w:rsid w:val="00E71854"/>
    <w:rsid w:val="00E71E2B"/>
    <w:rsid w:val="00E720E1"/>
    <w:rsid w:val="00E740A1"/>
    <w:rsid w:val="00E74AF7"/>
    <w:rsid w:val="00E77F24"/>
    <w:rsid w:val="00E8366F"/>
    <w:rsid w:val="00E84FFF"/>
    <w:rsid w:val="00E871E3"/>
    <w:rsid w:val="00EA0700"/>
    <w:rsid w:val="00EA152B"/>
    <w:rsid w:val="00EA1BA1"/>
    <w:rsid w:val="00EB1E45"/>
    <w:rsid w:val="00EB4588"/>
    <w:rsid w:val="00EB4BA3"/>
    <w:rsid w:val="00EB76E6"/>
    <w:rsid w:val="00EC0461"/>
    <w:rsid w:val="00EC3D6F"/>
    <w:rsid w:val="00EC6656"/>
    <w:rsid w:val="00ED57CB"/>
    <w:rsid w:val="00EE687D"/>
    <w:rsid w:val="00EE6B11"/>
    <w:rsid w:val="00EE6CA9"/>
    <w:rsid w:val="00EF2872"/>
    <w:rsid w:val="00EF3832"/>
    <w:rsid w:val="00F03F91"/>
    <w:rsid w:val="00F05039"/>
    <w:rsid w:val="00F06DCF"/>
    <w:rsid w:val="00F07F5A"/>
    <w:rsid w:val="00F13454"/>
    <w:rsid w:val="00F13EDB"/>
    <w:rsid w:val="00F309EE"/>
    <w:rsid w:val="00F32BC1"/>
    <w:rsid w:val="00F36A42"/>
    <w:rsid w:val="00F36A9D"/>
    <w:rsid w:val="00F3770E"/>
    <w:rsid w:val="00F415E9"/>
    <w:rsid w:val="00F42C9C"/>
    <w:rsid w:val="00F44002"/>
    <w:rsid w:val="00F46A68"/>
    <w:rsid w:val="00F5220C"/>
    <w:rsid w:val="00F555E2"/>
    <w:rsid w:val="00F60946"/>
    <w:rsid w:val="00F61DFA"/>
    <w:rsid w:val="00F65714"/>
    <w:rsid w:val="00F6573D"/>
    <w:rsid w:val="00F65747"/>
    <w:rsid w:val="00F65920"/>
    <w:rsid w:val="00F7401F"/>
    <w:rsid w:val="00F741BD"/>
    <w:rsid w:val="00F76920"/>
    <w:rsid w:val="00F77AA5"/>
    <w:rsid w:val="00F81FBF"/>
    <w:rsid w:val="00F822F5"/>
    <w:rsid w:val="00F934CC"/>
    <w:rsid w:val="00F960DE"/>
    <w:rsid w:val="00FA050A"/>
    <w:rsid w:val="00FA0825"/>
    <w:rsid w:val="00FA08D5"/>
    <w:rsid w:val="00FA6802"/>
    <w:rsid w:val="00FA76B1"/>
    <w:rsid w:val="00FB2560"/>
    <w:rsid w:val="00FB3891"/>
    <w:rsid w:val="00FB3C2F"/>
    <w:rsid w:val="00FB4196"/>
    <w:rsid w:val="00FB4676"/>
    <w:rsid w:val="00FB4696"/>
    <w:rsid w:val="00FB59AB"/>
    <w:rsid w:val="00FC732D"/>
    <w:rsid w:val="00FD0738"/>
    <w:rsid w:val="00FD0A36"/>
    <w:rsid w:val="00FD320A"/>
    <w:rsid w:val="00FD486B"/>
    <w:rsid w:val="00FD61DF"/>
    <w:rsid w:val="00FE26EA"/>
    <w:rsid w:val="00FE4F1F"/>
    <w:rsid w:val="00FF1B06"/>
    <w:rsid w:val="00FF4039"/>
    <w:rsid w:val="00FF49D3"/>
    <w:rsid w:val="00FF7E0E"/>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1BBF30"/>
  <w15:docId w15:val="{623A56E1-528C-4440-B7FF-BA6C8AEA8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607B"/>
    <w:pPr>
      <w:spacing w:before="160" w:after="160" w:line="360" w:lineRule="auto"/>
      <w:ind w:firstLine="709"/>
      <w:contextualSpacing/>
      <w:jc w:val="both"/>
    </w:pPr>
    <w:rPr>
      <w:rFonts w:ascii="Times New Roman" w:hAnsi="Times New Roman" w:cs="Times New Roman"/>
      <w:lang w:eastAsia="en-US" w:bidi="en-US"/>
    </w:rPr>
  </w:style>
  <w:style w:type="paragraph" w:styleId="Ttulo1">
    <w:name w:val="heading 1"/>
    <w:basedOn w:val="Ttulo"/>
    <w:next w:val="Normal"/>
    <w:link w:val="Ttulo1Car"/>
    <w:autoRedefine/>
    <w:uiPriority w:val="9"/>
    <w:qFormat/>
    <w:rsid w:val="00C76AA4"/>
    <w:pPr>
      <w:tabs>
        <w:tab w:val="left" w:pos="284"/>
      </w:tabs>
      <w:outlineLvl w:val="0"/>
    </w:pPr>
    <w:rPr>
      <w:lang w:eastAsia="es-ES" w:bidi="ar-SA"/>
    </w:rPr>
  </w:style>
  <w:style w:type="paragraph" w:styleId="Ttulo2">
    <w:name w:val="heading 2"/>
    <w:basedOn w:val="Ttulo"/>
    <w:next w:val="Normal"/>
    <w:link w:val="Ttulo2Car"/>
    <w:autoRedefine/>
    <w:uiPriority w:val="9"/>
    <w:unhideWhenUsed/>
    <w:qFormat/>
    <w:rsid w:val="00575A79"/>
    <w:pPr>
      <w:numPr>
        <w:ilvl w:val="1"/>
        <w:numId w:val="2"/>
      </w:numPr>
      <w:tabs>
        <w:tab w:val="left" w:pos="284"/>
        <w:tab w:val="left" w:pos="426"/>
      </w:tabs>
      <w:outlineLvl w:val="1"/>
    </w:pPr>
    <w:rPr>
      <w:sz w:val="24"/>
      <w:szCs w:val="24"/>
    </w:rPr>
  </w:style>
  <w:style w:type="paragraph" w:styleId="Ttulo3">
    <w:name w:val="heading 3"/>
    <w:basedOn w:val="Prrafodelista"/>
    <w:next w:val="Normal"/>
    <w:link w:val="Ttulo3Car"/>
    <w:autoRedefine/>
    <w:uiPriority w:val="9"/>
    <w:unhideWhenUsed/>
    <w:qFormat/>
    <w:rsid w:val="00021508"/>
    <w:pPr>
      <w:numPr>
        <w:ilvl w:val="2"/>
        <w:numId w:val="2"/>
      </w:numPr>
      <w:outlineLvl w:val="2"/>
    </w:pPr>
    <w:rPr>
      <w:bCs/>
      <w:iCs/>
      <w:color w:val="000000" w:themeColor="text1"/>
      <w:lang w:val="es-ES_tradnl"/>
    </w:rPr>
  </w:style>
  <w:style w:type="paragraph" w:styleId="Ttulo4">
    <w:name w:val="heading 4"/>
    <w:basedOn w:val="Prrafodelista"/>
    <w:next w:val="Normal"/>
    <w:link w:val="Ttulo4Car"/>
    <w:uiPriority w:val="9"/>
    <w:unhideWhenUsed/>
    <w:qFormat/>
    <w:rsid w:val="00DE39E3"/>
    <w:pPr>
      <w:numPr>
        <w:ilvl w:val="3"/>
        <w:numId w:val="2"/>
      </w:numPr>
      <w:outlineLvl w:val="3"/>
    </w:pPr>
    <w:rPr>
      <w:color w:val="000000" w:themeColor="text1"/>
    </w:rPr>
  </w:style>
  <w:style w:type="paragraph" w:styleId="Ttulo5">
    <w:name w:val="heading 5"/>
    <w:basedOn w:val="Prrafodelista"/>
    <w:next w:val="Normal"/>
    <w:link w:val="Ttulo5Car"/>
    <w:uiPriority w:val="9"/>
    <w:unhideWhenUsed/>
    <w:qFormat/>
    <w:rsid w:val="00DE39E3"/>
    <w:pPr>
      <w:numPr>
        <w:ilvl w:val="4"/>
        <w:numId w:val="3"/>
      </w:numPr>
      <w:ind w:firstLine="2464"/>
      <w:outlineLvl w:val="4"/>
    </w:pPr>
    <w:rPr>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lePage">
    <w:name w:val="Title Page"/>
    <w:rsid w:val="00F5220C"/>
    <w:pPr>
      <w:jc w:val="center"/>
    </w:pPr>
    <w:rPr>
      <w:rFonts w:ascii="Times New Roman" w:eastAsia="Times New Roman" w:hAnsi="Times New Roman" w:cs="Times New Roman"/>
      <w:szCs w:val="20"/>
      <w:lang w:val="en-US" w:eastAsia="en-US"/>
    </w:rPr>
  </w:style>
  <w:style w:type="paragraph" w:customStyle="1" w:styleId="TitlePageRightAlign">
    <w:name w:val="Title Page Right Align"/>
    <w:basedOn w:val="TitlePage"/>
    <w:rsid w:val="00F5220C"/>
    <w:pPr>
      <w:jc w:val="right"/>
    </w:pPr>
  </w:style>
  <w:style w:type="paragraph" w:styleId="Textodeglobo">
    <w:name w:val="Balloon Text"/>
    <w:basedOn w:val="Normal"/>
    <w:link w:val="TextodegloboCar"/>
    <w:uiPriority w:val="99"/>
    <w:semiHidden/>
    <w:unhideWhenUsed/>
    <w:rsid w:val="00F5220C"/>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F5220C"/>
    <w:rPr>
      <w:rFonts w:ascii="Lucida Grande" w:hAnsi="Lucida Grande" w:cs="Lucida Grande"/>
      <w:sz w:val="18"/>
      <w:szCs w:val="18"/>
    </w:rPr>
  </w:style>
  <w:style w:type="paragraph" w:styleId="Encabezado">
    <w:name w:val="header"/>
    <w:basedOn w:val="Normal"/>
    <w:link w:val="EncabezadoCar"/>
    <w:uiPriority w:val="99"/>
    <w:unhideWhenUsed/>
    <w:rsid w:val="00B27DD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27DDC"/>
    <w:rPr>
      <w:color w:val="5A5A5A" w:themeColor="text1" w:themeTint="A5"/>
      <w:sz w:val="20"/>
      <w:szCs w:val="20"/>
      <w:lang w:val="en-US" w:eastAsia="en-US" w:bidi="en-US"/>
    </w:rPr>
  </w:style>
  <w:style w:type="paragraph" w:styleId="Piedepgina">
    <w:name w:val="footer"/>
    <w:basedOn w:val="Normal"/>
    <w:link w:val="PiedepginaCar"/>
    <w:uiPriority w:val="99"/>
    <w:unhideWhenUsed/>
    <w:rsid w:val="00B27DD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27DDC"/>
    <w:rPr>
      <w:color w:val="5A5A5A" w:themeColor="text1" w:themeTint="A5"/>
      <w:sz w:val="20"/>
      <w:szCs w:val="20"/>
      <w:lang w:val="en-US" w:eastAsia="en-US" w:bidi="en-US"/>
    </w:rPr>
  </w:style>
  <w:style w:type="table" w:styleId="Tablaconcuadrcula">
    <w:name w:val="Table Grid"/>
    <w:basedOn w:val="Tablanormal"/>
    <w:uiPriority w:val="59"/>
    <w:rsid w:val="00B27DDC"/>
    <w:rPr>
      <w:rFonts w:eastAsiaTheme="minorHAns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rrafodelista">
    <w:name w:val="List Paragraph"/>
    <w:basedOn w:val="Normal"/>
    <w:uiPriority w:val="34"/>
    <w:rsid w:val="00B27DDC"/>
    <w:pPr>
      <w:ind w:left="720"/>
    </w:pPr>
  </w:style>
  <w:style w:type="paragraph" w:styleId="Ttulo">
    <w:name w:val="Title"/>
    <w:basedOn w:val="Prrafodelista"/>
    <w:next w:val="Normal"/>
    <w:link w:val="TtuloCar"/>
    <w:uiPriority w:val="10"/>
    <w:rsid w:val="00DE39E3"/>
    <w:pPr>
      <w:numPr>
        <w:numId w:val="1"/>
      </w:numPr>
    </w:pPr>
    <w:rPr>
      <w:b/>
      <w:color w:val="000000" w:themeColor="text1"/>
      <w:sz w:val="28"/>
      <w:szCs w:val="28"/>
      <w:lang w:val="es-ES_tradnl"/>
    </w:rPr>
  </w:style>
  <w:style w:type="character" w:customStyle="1" w:styleId="TtuloCar">
    <w:name w:val="Título Car"/>
    <w:basedOn w:val="Fuentedeprrafopredeter"/>
    <w:link w:val="Ttulo"/>
    <w:uiPriority w:val="10"/>
    <w:rsid w:val="00DE39E3"/>
    <w:rPr>
      <w:rFonts w:ascii="Times New Roman" w:hAnsi="Times New Roman" w:cs="Times New Roman"/>
      <w:b/>
      <w:color w:val="000000" w:themeColor="text1"/>
      <w:sz w:val="28"/>
      <w:szCs w:val="28"/>
      <w:lang w:val="es-ES_tradnl" w:eastAsia="en-US" w:bidi="en-US"/>
    </w:rPr>
  </w:style>
  <w:style w:type="character" w:customStyle="1" w:styleId="Ttulo2Car">
    <w:name w:val="Título 2 Car"/>
    <w:basedOn w:val="Fuentedeprrafopredeter"/>
    <w:link w:val="Ttulo2"/>
    <w:uiPriority w:val="9"/>
    <w:rsid w:val="00575A79"/>
    <w:rPr>
      <w:rFonts w:ascii="Times New Roman" w:hAnsi="Times New Roman" w:cs="Times New Roman"/>
      <w:b/>
      <w:color w:val="000000" w:themeColor="text1"/>
      <w:lang w:val="es-ES_tradnl" w:eastAsia="en-US" w:bidi="en-US"/>
    </w:rPr>
  </w:style>
  <w:style w:type="character" w:customStyle="1" w:styleId="Ttulo1Car">
    <w:name w:val="Título 1 Car"/>
    <w:basedOn w:val="Fuentedeprrafopredeter"/>
    <w:link w:val="Ttulo1"/>
    <w:uiPriority w:val="9"/>
    <w:rsid w:val="00C76AA4"/>
    <w:rPr>
      <w:rFonts w:ascii="Times New Roman" w:hAnsi="Times New Roman" w:cs="Times New Roman"/>
      <w:b/>
      <w:color w:val="000000" w:themeColor="text1"/>
      <w:sz w:val="28"/>
      <w:szCs w:val="28"/>
      <w:lang w:val="es-ES_tradnl"/>
    </w:rPr>
  </w:style>
  <w:style w:type="character" w:customStyle="1" w:styleId="Ttulo3Car">
    <w:name w:val="Título 3 Car"/>
    <w:basedOn w:val="Fuentedeprrafopredeter"/>
    <w:link w:val="Ttulo3"/>
    <w:uiPriority w:val="9"/>
    <w:rsid w:val="00021508"/>
    <w:rPr>
      <w:rFonts w:ascii="Times New Roman" w:hAnsi="Times New Roman" w:cs="Times New Roman"/>
      <w:bCs/>
      <w:iCs/>
      <w:color w:val="000000" w:themeColor="text1"/>
      <w:lang w:val="es-ES_tradnl" w:eastAsia="en-US" w:bidi="en-US"/>
    </w:rPr>
  </w:style>
  <w:style w:type="character" w:customStyle="1" w:styleId="Ttulo4Car">
    <w:name w:val="Título 4 Car"/>
    <w:basedOn w:val="Fuentedeprrafopredeter"/>
    <w:link w:val="Ttulo4"/>
    <w:uiPriority w:val="9"/>
    <w:rsid w:val="00DE39E3"/>
    <w:rPr>
      <w:rFonts w:ascii="Times New Roman" w:hAnsi="Times New Roman" w:cs="Times New Roman"/>
      <w:color w:val="000000" w:themeColor="text1"/>
      <w:lang w:eastAsia="en-US" w:bidi="en-US"/>
    </w:rPr>
  </w:style>
  <w:style w:type="character" w:customStyle="1" w:styleId="Ttulo5Car">
    <w:name w:val="Título 5 Car"/>
    <w:basedOn w:val="Fuentedeprrafopredeter"/>
    <w:link w:val="Ttulo5"/>
    <w:uiPriority w:val="9"/>
    <w:rsid w:val="00DE39E3"/>
    <w:rPr>
      <w:rFonts w:ascii="Times New Roman" w:hAnsi="Times New Roman" w:cs="Times New Roman"/>
      <w:i/>
      <w:lang w:eastAsia="en-US" w:bidi="en-US"/>
    </w:rPr>
  </w:style>
  <w:style w:type="paragraph" w:styleId="Cita">
    <w:name w:val="Quote"/>
    <w:basedOn w:val="Normal"/>
    <w:next w:val="Normal"/>
    <w:link w:val="CitaCar"/>
    <w:uiPriority w:val="29"/>
    <w:qFormat/>
    <w:rsid w:val="00200678"/>
    <w:pPr>
      <w:spacing w:line="240" w:lineRule="auto"/>
      <w:ind w:left="709" w:right="560" w:firstLine="0"/>
    </w:pPr>
  </w:style>
  <w:style w:type="character" w:customStyle="1" w:styleId="CitaCar">
    <w:name w:val="Cita Car"/>
    <w:basedOn w:val="Fuentedeprrafopredeter"/>
    <w:link w:val="Cita"/>
    <w:uiPriority w:val="29"/>
    <w:rsid w:val="00200678"/>
    <w:rPr>
      <w:rFonts w:ascii="Times New Roman" w:hAnsi="Times New Roman" w:cs="Times New Roman"/>
      <w:lang w:eastAsia="en-US" w:bidi="en-US"/>
    </w:rPr>
  </w:style>
  <w:style w:type="character" w:styleId="Hipervnculo">
    <w:name w:val="Hyperlink"/>
    <w:basedOn w:val="Fuentedeprrafopredeter"/>
    <w:uiPriority w:val="99"/>
    <w:unhideWhenUsed/>
    <w:rsid w:val="004131D1"/>
    <w:rPr>
      <w:color w:val="0000FF"/>
      <w:u w:val="single"/>
    </w:rPr>
  </w:style>
  <w:style w:type="paragraph" w:styleId="Bibliografa">
    <w:name w:val="Bibliography"/>
    <w:basedOn w:val="Normal"/>
    <w:next w:val="Normal"/>
    <w:uiPriority w:val="37"/>
    <w:unhideWhenUsed/>
    <w:rsid w:val="00900F34"/>
    <w:pPr>
      <w:spacing w:after="0" w:line="480" w:lineRule="auto"/>
      <w:ind w:left="720" w:hanging="720"/>
    </w:pPr>
  </w:style>
  <w:style w:type="paragraph" w:styleId="TtuloTDC">
    <w:name w:val="TOC Heading"/>
    <w:basedOn w:val="Ttulo1"/>
    <w:next w:val="Normal"/>
    <w:uiPriority w:val="39"/>
    <w:unhideWhenUsed/>
    <w:qFormat/>
    <w:rsid w:val="00A75A50"/>
    <w:pPr>
      <w:keepNext/>
      <w:keepLines/>
      <w:numPr>
        <w:numId w:val="0"/>
      </w:numPr>
      <w:spacing w:before="480" w:after="0" w:line="276" w:lineRule="auto"/>
      <w:contextualSpacing w:val="0"/>
      <w:jc w:val="left"/>
      <w:outlineLvl w:val="9"/>
    </w:pPr>
    <w:rPr>
      <w:rFonts w:asciiTheme="majorHAnsi" w:eastAsiaTheme="majorEastAsia" w:hAnsiTheme="majorHAnsi" w:cstheme="majorBidi"/>
      <w:bCs/>
      <w:color w:val="365F91" w:themeColor="accent1" w:themeShade="BF"/>
      <w:lang w:val="es-ES"/>
    </w:rPr>
  </w:style>
  <w:style w:type="paragraph" w:styleId="TDC2">
    <w:name w:val="toc 2"/>
    <w:basedOn w:val="Normal"/>
    <w:next w:val="Normal"/>
    <w:autoRedefine/>
    <w:uiPriority w:val="39"/>
    <w:unhideWhenUsed/>
    <w:rsid w:val="00A75A50"/>
    <w:pPr>
      <w:spacing w:before="0" w:after="0"/>
      <w:ind w:left="240"/>
      <w:jc w:val="left"/>
    </w:pPr>
    <w:rPr>
      <w:rFonts w:asciiTheme="minorHAnsi" w:hAnsiTheme="minorHAnsi"/>
      <w:b/>
      <w:sz w:val="22"/>
      <w:szCs w:val="22"/>
    </w:rPr>
  </w:style>
  <w:style w:type="paragraph" w:styleId="TDC3">
    <w:name w:val="toc 3"/>
    <w:basedOn w:val="Normal"/>
    <w:next w:val="Normal"/>
    <w:autoRedefine/>
    <w:uiPriority w:val="39"/>
    <w:unhideWhenUsed/>
    <w:rsid w:val="00A75A50"/>
    <w:pPr>
      <w:spacing w:before="0" w:after="0"/>
      <w:ind w:left="480"/>
      <w:jc w:val="left"/>
    </w:pPr>
    <w:rPr>
      <w:rFonts w:asciiTheme="minorHAnsi" w:hAnsiTheme="minorHAnsi"/>
      <w:sz w:val="22"/>
      <w:szCs w:val="22"/>
    </w:rPr>
  </w:style>
  <w:style w:type="paragraph" w:styleId="TDC1">
    <w:name w:val="toc 1"/>
    <w:basedOn w:val="Normal"/>
    <w:next w:val="Normal"/>
    <w:autoRedefine/>
    <w:uiPriority w:val="39"/>
    <w:unhideWhenUsed/>
    <w:rsid w:val="00A75A50"/>
    <w:pPr>
      <w:tabs>
        <w:tab w:val="left" w:pos="1147"/>
        <w:tab w:val="right" w:leader="dot" w:pos="8488"/>
      </w:tabs>
      <w:spacing w:before="120" w:after="0"/>
      <w:ind w:left="284" w:hanging="284"/>
      <w:jc w:val="left"/>
    </w:pPr>
    <w:rPr>
      <w:rFonts w:asciiTheme="minorHAnsi" w:hAnsiTheme="minorHAnsi"/>
      <w:b/>
    </w:rPr>
  </w:style>
  <w:style w:type="paragraph" w:styleId="TDC4">
    <w:name w:val="toc 4"/>
    <w:basedOn w:val="Normal"/>
    <w:next w:val="Normal"/>
    <w:autoRedefine/>
    <w:uiPriority w:val="39"/>
    <w:semiHidden/>
    <w:unhideWhenUsed/>
    <w:rsid w:val="00A75A50"/>
    <w:pPr>
      <w:spacing w:before="0" w:after="0"/>
      <w:ind w:left="720"/>
      <w:jc w:val="left"/>
    </w:pPr>
    <w:rPr>
      <w:rFonts w:asciiTheme="minorHAnsi" w:hAnsiTheme="minorHAnsi"/>
      <w:sz w:val="20"/>
      <w:szCs w:val="20"/>
    </w:rPr>
  </w:style>
  <w:style w:type="paragraph" w:styleId="TDC5">
    <w:name w:val="toc 5"/>
    <w:basedOn w:val="Normal"/>
    <w:next w:val="Normal"/>
    <w:autoRedefine/>
    <w:uiPriority w:val="39"/>
    <w:semiHidden/>
    <w:unhideWhenUsed/>
    <w:rsid w:val="00A75A50"/>
    <w:pPr>
      <w:spacing w:before="0" w:after="0"/>
      <w:ind w:left="960"/>
      <w:jc w:val="left"/>
    </w:pPr>
    <w:rPr>
      <w:rFonts w:asciiTheme="minorHAnsi" w:hAnsiTheme="minorHAnsi"/>
      <w:sz w:val="20"/>
      <w:szCs w:val="20"/>
    </w:rPr>
  </w:style>
  <w:style w:type="paragraph" w:styleId="TDC6">
    <w:name w:val="toc 6"/>
    <w:basedOn w:val="Normal"/>
    <w:next w:val="Normal"/>
    <w:autoRedefine/>
    <w:uiPriority w:val="39"/>
    <w:semiHidden/>
    <w:unhideWhenUsed/>
    <w:rsid w:val="00A75A50"/>
    <w:pPr>
      <w:spacing w:before="0" w:after="0"/>
      <w:ind w:left="1200"/>
      <w:jc w:val="left"/>
    </w:pPr>
    <w:rPr>
      <w:rFonts w:asciiTheme="minorHAnsi" w:hAnsiTheme="minorHAnsi"/>
      <w:sz w:val="20"/>
      <w:szCs w:val="20"/>
    </w:rPr>
  </w:style>
  <w:style w:type="paragraph" w:styleId="TDC7">
    <w:name w:val="toc 7"/>
    <w:basedOn w:val="Normal"/>
    <w:next w:val="Normal"/>
    <w:autoRedefine/>
    <w:uiPriority w:val="39"/>
    <w:semiHidden/>
    <w:unhideWhenUsed/>
    <w:rsid w:val="00A75A50"/>
    <w:pPr>
      <w:spacing w:before="0" w:after="0"/>
      <w:ind w:left="1440"/>
      <w:jc w:val="left"/>
    </w:pPr>
    <w:rPr>
      <w:rFonts w:asciiTheme="minorHAnsi" w:hAnsiTheme="minorHAnsi"/>
      <w:sz w:val="20"/>
      <w:szCs w:val="20"/>
    </w:rPr>
  </w:style>
  <w:style w:type="paragraph" w:styleId="TDC8">
    <w:name w:val="toc 8"/>
    <w:basedOn w:val="Normal"/>
    <w:next w:val="Normal"/>
    <w:autoRedefine/>
    <w:uiPriority w:val="39"/>
    <w:semiHidden/>
    <w:unhideWhenUsed/>
    <w:rsid w:val="00A75A50"/>
    <w:pPr>
      <w:spacing w:before="0" w:after="0"/>
      <w:ind w:left="1680"/>
      <w:jc w:val="left"/>
    </w:pPr>
    <w:rPr>
      <w:rFonts w:asciiTheme="minorHAnsi" w:hAnsiTheme="minorHAnsi"/>
      <w:sz w:val="20"/>
      <w:szCs w:val="20"/>
    </w:rPr>
  </w:style>
  <w:style w:type="paragraph" w:styleId="TDC9">
    <w:name w:val="toc 9"/>
    <w:basedOn w:val="Normal"/>
    <w:next w:val="Normal"/>
    <w:autoRedefine/>
    <w:uiPriority w:val="39"/>
    <w:semiHidden/>
    <w:unhideWhenUsed/>
    <w:rsid w:val="00A75A50"/>
    <w:pPr>
      <w:spacing w:before="0" w:after="0"/>
      <w:ind w:left="1920"/>
      <w:jc w:val="left"/>
    </w:pPr>
    <w:rPr>
      <w:rFonts w:asciiTheme="minorHAnsi" w:hAnsiTheme="minorHAnsi"/>
      <w:sz w:val="20"/>
      <w:szCs w:val="20"/>
    </w:rPr>
  </w:style>
  <w:style w:type="character" w:styleId="Mencinsinresolver">
    <w:name w:val="Unresolved Mention"/>
    <w:basedOn w:val="Fuentedeprrafopredeter"/>
    <w:uiPriority w:val="99"/>
    <w:semiHidden/>
    <w:unhideWhenUsed/>
    <w:rsid w:val="00575632"/>
    <w:rPr>
      <w:color w:val="605E5C"/>
      <w:shd w:val="clear" w:color="auto" w:fill="E1DFDD"/>
    </w:rPr>
  </w:style>
  <w:style w:type="paragraph" w:styleId="NormalWeb">
    <w:name w:val="Normal (Web)"/>
    <w:basedOn w:val="Normal"/>
    <w:uiPriority w:val="99"/>
    <w:unhideWhenUsed/>
    <w:rsid w:val="001E06E1"/>
    <w:pPr>
      <w:spacing w:before="100" w:beforeAutospacing="1" w:after="100" w:afterAutospacing="1" w:line="240" w:lineRule="auto"/>
      <w:ind w:firstLine="0"/>
      <w:contextualSpacing w:val="0"/>
      <w:jc w:val="left"/>
    </w:pPr>
    <w:rPr>
      <w:rFonts w:eastAsia="Times New Roman"/>
      <w:lang w:eastAsia="es-ES" w:bidi="ar-SA"/>
    </w:rPr>
  </w:style>
  <w:style w:type="character" w:styleId="Textodelmarcadordeposicin">
    <w:name w:val="Placeholder Text"/>
    <w:basedOn w:val="Fuentedeprrafopredeter"/>
    <w:uiPriority w:val="99"/>
    <w:semiHidden/>
    <w:rsid w:val="00240885"/>
    <w:rPr>
      <w:color w:val="808080"/>
    </w:rPr>
  </w:style>
  <w:style w:type="character" w:styleId="Hipervnculovisitado">
    <w:name w:val="FollowedHyperlink"/>
    <w:basedOn w:val="Fuentedeprrafopredeter"/>
    <w:uiPriority w:val="99"/>
    <w:semiHidden/>
    <w:unhideWhenUsed/>
    <w:rsid w:val="00A614E8"/>
    <w:rPr>
      <w:color w:val="800080" w:themeColor="followedHyperlink"/>
      <w:u w:val="single"/>
    </w:rPr>
  </w:style>
  <w:style w:type="character" w:customStyle="1" w:styleId="apple-tab-span">
    <w:name w:val="apple-tab-span"/>
    <w:basedOn w:val="Fuentedeprrafopredeter"/>
    <w:rsid w:val="007D05C3"/>
  </w:style>
  <w:style w:type="paragraph" w:styleId="Descripcin">
    <w:name w:val="caption"/>
    <w:basedOn w:val="Normal"/>
    <w:next w:val="Normal"/>
    <w:uiPriority w:val="35"/>
    <w:unhideWhenUsed/>
    <w:qFormat/>
    <w:rsid w:val="00FF7E0E"/>
    <w:pPr>
      <w:spacing w:before="0" w:after="200" w:line="240" w:lineRule="auto"/>
    </w:pPr>
    <w:rPr>
      <w:i/>
      <w:iCs/>
      <w:color w:val="1F497D" w:themeColor="text2"/>
      <w:sz w:val="18"/>
      <w:szCs w:val="18"/>
    </w:rPr>
  </w:style>
  <w:style w:type="paragraph" w:styleId="Textonotapie">
    <w:name w:val="footnote text"/>
    <w:basedOn w:val="Normal"/>
    <w:link w:val="TextonotapieCar"/>
    <w:uiPriority w:val="99"/>
    <w:semiHidden/>
    <w:unhideWhenUsed/>
    <w:rsid w:val="00887662"/>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887662"/>
    <w:rPr>
      <w:rFonts w:ascii="Times New Roman" w:hAnsi="Times New Roman" w:cs="Times New Roman"/>
      <w:sz w:val="20"/>
      <w:szCs w:val="20"/>
      <w:lang w:eastAsia="en-US" w:bidi="en-US"/>
    </w:rPr>
  </w:style>
  <w:style w:type="character" w:styleId="Refdenotaalpie">
    <w:name w:val="footnote reference"/>
    <w:basedOn w:val="Fuentedeprrafopredeter"/>
    <w:uiPriority w:val="99"/>
    <w:semiHidden/>
    <w:unhideWhenUsed/>
    <w:rsid w:val="00887662"/>
    <w:rPr>
      <w:vertAlign w:val="superscript"/>
    </w:rPr>
  </w:style>
  <w:style w:type="table" w:styleId="Tablaconcuadrculaclara">
    <w:name w:val="Grid Table Light"/>
    <w:basedOn w:val="Tablanormal"/>
    <w:uiPriority w:val="99"/>
    <w:rsid w:val="00AE17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delista3-nfasis2">
    <w:name w:val="List Table 3 Accent 2"/>
    <w:basedOn w:val="Tablanormal"/>
    <w:uiPriority w:val="48"/>
    <w:rsid w:val="001B2C81"/>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styleId="Tabladelista4">
    <w:name w:val="List Table 4"/>
    <w:basedOn w:val="Tablanormal"/>
    <w:uiPriority w:val="49"/>
    <w:rsid w:val="00A206C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1167364">
      <w:bodyDiv w:val="1"/>
      <w:marLeft w:val="0"/>
      <w:marRight w:val="0"/>
      <w:marTop w:val="0"/>
      <w:marBottom w:val="0"/>
      <w:divBdr>
        <w:top w:val="none" w:sz="0" w:space="0" w:color="auto"/>
        <w:left w:val="none" w:sz="0" w:space="0" w:color="auto"/>
        <w:bottom w:val="none" w:sz="0" w:space="0" w:color="auto"/>
        <w:right w:val="none" w:sz="0" w:space="0" w:color="auto"/>
      </w:divBdr>
    </w:div>
    <w:div w:id="241988779">
      <w:bodyDiv w:val="1"/>
      <w:marLeft w:val="0"/>
      <w:marRight w:val="0"/>
      <w:marTop w:val="0"/>
      <w:marBottom w:val="0"/>
      <w:divBdr>
        <w:top w:val="none" w:sz="0" w:space="0" w:color="auto"/>
        <w:left w:val="none" w:sz="0" w:space="0" w:color="auto"/>
        <w:bottom w:val="none" w:sz="0" w:space="0" w:color="auto"/>
        <w:right w:val="none" w:sz="0" w:space="0" w:color="auto"/>
      </w:divBdr>
    </w:div>
    <w:div w:id="254216278">
      <w:bodyDiv w:val="1"/>
      <w:marLeft w:val="0"/>
      <w:marRight w:val="0"/>
      <w:marTop w:val="0"/>
      <w:marBottom w:val="0"/>
      <w:divBdr>
        <w:top w:val="none" w:sz="0" w:space="0" w:color="auto"/>
        <w:left w:val="none" w:sz="0" w:space="0" w:color="auto"/>
        <w:bottom w:val="none" w:sz="0" w:space="0" w:color="auto"/>
        <w:right w:val="none" w:sz="0" w:space="0" w:color="auto"/>
      </w:divBdr>
    </w:div>
    <w:div w:id="330761259">
      <w:bodyDiv w:val="1"/>
      <w:marLeft w:val="0"/>
      <w:marRight w:val="0"/>
      <w:marTop w:val="0"/>
      <w:marBottom w:val="0"/>
      <w:divBdr>
        <w:top w:val="none" w:sz="0" w:space="0" w:color="auto"/>
        <w:left w:val="none" w:sz="0" w:space="0" w:color="auto"/>
        <w:bottom w:val="none" w:sz="0" w:space="0" w:color="auto"/>
        <w:right w:val="none" w:sz="0" w:space="0" w:color="auto"/>
      </w:divBdr>
      <w:divsChild>
        <w:div w:id="133956405">
          <w:marLeft w:val="0"/>
          <w:marRight w:val="0"/>
          <w:marTop w:val="0"/>
          <w:marBottom w:val="0"/>
          <w:divBdr>
            <w:top w:val="none" w:sz="0" w:space="0" w:color="auto"/>
            <w:left w:val="none" w:sz="0" w:space="0" w:color="auto"/>
            <w:bottom w:val="none" w:sz="0" w:space="0" w:color="auto"/>
            <w:right w:val="none" w:sz="0" w:space="0" w:color="auto"/>
          </w:divBdr>
          <w:divsChild>
            <w:div w:id="1041830521">
              <w:marLeft w:val="0"/>
              <w:marRight w:val="0"/>
              <w:marTop w:val="0"/>
              <w:marBottom w:val="0"/>
              <w:divBdr>
                <w:top w:val="none" w:sz="0" w:space="0" w:color="auto"/>
                <w:left w:val="none" w:sz="0" w:space="0" w:color="auto"/>
                <w:bottom w:val="none" w:sz="0" w:space="0" w:color="auto"/>
                <w:right w:val="none" w:sz="0" w:space="0" w:color="auto"/>
              </w:divBdr>
            </w:div>
            <w:div w:id="1124737587">
              <w:marLeft w:val="0"/>
              <w:marRight w:val="0"/>
              <w:marTop w:val="0"/>
              <w:marBottom w:val="0"/>
              <w:divBdr>
                <w:top w:val="none" w:sz="0" w:space="0" w:color="auto"/>
                <w:left w:val="none" w:sz="0" w:space="0" w:color="auto"/>
                <w:bottom w:val="none" w:sz="0" w:space="0" w:color="auto"/>
                <w:right w:val="none" w:sz="0" w:space="0" w:color="auto"/>
              </w:divBdr>
            </w:div>
            <w:div w:id="20644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888431">
      <w:bodyDiv w:val="1"/>
      <w:marLeft w:val="0"/>
      <w:marRight w:val="0"/>
      <w:marTop w:val="0"/>
      <w:marBottom w:val="0"/>
      <w:divBdr>
        <w:top w:val="none" w:sz="0" w:space="0" w:color="auto"/>
        <w:left w:val="none" w:sz="0" w:space="0" w:color="auto"/>
        <w:bottom w:val="none" w:sz="0" w:space="0" w:color="auto"/>
        <w:right w:val="none" w:sz="0" w:space="0" w:color="auto"/>
      </w:divBdr>
      <w:divsChild>
        <w:div w:id="897782549">
          <w:marLeft w:val="0"/>
          <w:marRight w:val="0"/>
          <w:marTop w:val="0"/>
          <w:marBottom w:val="0"/>
          <w:divBdr>
            <w:top w:val="none" w:sz="0" w:space="0" w:color="auto"/>
            <w:left w:val="none" w:sz="0" w:space="0" w:color="auto"/>
            <w:bottom w:val="none" w:sz="0" w:space="0" w:color="auto"/>
            <w:right w:val="none" w:sz="0" w:space="0" w:color="auto"/>
          </w:divBdr>
          <w:divsChild>
            <w:div w:id="898053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580462">
      <w:bodyDiv w:val="1"/>
      <w:marLeft w:val="0"/>
      <w:marRight w:val="0"/>
      <w:marTop w:val="0"/>
      <w:marBottom w:val="0"/>
      <w:divBdr>
        <w:top w:val="none" w:sz="0" w:space="0" w:color="auto"/>
        <w:left w:val="none" w:sz="0" w:space="0" w:color="auto"/>
        <w:bottom w:val="none" w:sz="0" w:space="0" w:color="auto"/>
        <w:right w:val="none" w:sz="0" w:space="0" w:color="auto"/>
      </w:divBdr>
    </w:div>
    <w:div w:id="1117212159">
      <w:bodyDiv w:val="1"/>
      <w:marLeft w:val="0"/>
      <w:marRight w:val="0"/>
      <w:marTop w:val="0"/>
      <w:marBottom w:val="0"/>
      <w:divBdr>
        <w:top w:val="none" w:sz="0" w:space="0" w:color="auto"/>
        <w:left w:val="none" w:sz="0" w:space="0" w:color="auto"/>
        <w:bottom w:val="none" w:sz="0" w:space="0" w:color="auto"/>
        <w:right w:val="none" w:sz="0" w:space="0" w:color="auto"/>
      </w:divBdr>
    </w:div>
    <w:div w:id="1254432345">
      <w:bodyDiv w:val="1"/>
      <w:marLeft w:val="0"/>
      <w:marRight w:val="0"/>
      <w:marTop w:val="0"/>
      <w:marBottom w:val="0"/>
      <w:divBdr>
        <w:top w:val="none" w:sz="0" w:space="0" w:color="auto"/>
        <w:left w:val="none" w:sz="0" w:space="0" w:color="auto"/>
        <w:bottom w:val="none" w:sz="0" w:space="0" w:color="auto"/>
        <w:right w:val="none" w:sz="0" w:space="0" w:color="auto"/>
      </w:divBdr>
    </w:div>
    <w:div w:id="1383866706">
      <w:bodyDiv w:val="1"/>
      <w:marLeft w:val="0"/>
      <w:marRight w:val="0"/>
      <w:marTop w:val="0"/>
      <w:marBottom w:val="0"/>
      <w:divBdr>
        <w:top w:val="none" w:sz="0" w:space="0" w:color="auto"/>
        <w:left w:val="none" w:sz="0" w:space="0" w:color="auto"/>
        <w:bottom w:val="none" w:sz="0" w:space="0" w:color="auto"/>
        <w:right w:val="none" w:sz="0" w:space="0" w:color="auto"/>
      </w:divBdr>
    </w:div>
    <w:div w:id="1439715001">
      <w:bodyDiv w:val="1"/>
      <w:marLeft w:val="0"/>
      <w:marRight w:val="0"/>
      <w:marTop w:val="0"/>
      <w:marBottom w:val="0"/>
      <w:divBdr>
        <w:top w:val="none" w:sz="0" w:space="0" w:color="auto"/>
        <w:left w:val="none" w:sz="0" w:space="0" w:color="auto"/>
        <w:bottom w:val="none" w:sz="0" w:space="0" w:color="auto"/>
        <w:right w:val="none" w:sz="0" w:space="0" w:color="auto"/>
      </w:divBdr>
      <w:divsChild>
        <w:div w:id="1801846846">
          <w:marLeft w:val="-221"/>
          <w:marRight w:val="0"/>
          <w:marTop w:val="0"/>
          <w:marBottom w:val="0"/>
          <w:divBdr>
            <w:top w:val="none" w:sz="0" w:space="0" w:color="auto"/>
            <w:left w:val="none" w:sz="0" w:space="0" w:color="auto"/>
            <w:bottom w:val="none" w:sz="0" w:space="0" w:color="auto"/>
            <w:right w:val="none" w:sz="0" w:space="0" w:color="auto"/>
          </w:divBdr>
        </w:div>
      </w:divsChild>
    </w:div>
    <w:div w:id="1457676088">
      <w:bodyDiv w:val="1"/>
      <w:marLeft w:val="0"/>
      <w:marRight w:val="0"/>
      <w:marTop w:val="0"/>
      <w:marBottom w:val="0"/>
      <w:divBdr>
        <w:top w:val="none" w:sz="0" w:space="0" w:color="auto"/>
        <w:left w:val="none" w:sz="0" w:space="0" w:color="auto"/>
        <w:bottom w:val="none" w:sz="0" w:space="0" w:color="auto"/>
        <w:right w:val="none" w:sz="0" w:space="0" w:color="auto"/>
      </w:divBdr>
      <w:divsChild>
        <w:div w:id="2079932946">
          <w:marLeft w:val="0"/>
          <w:marRight w:val="0"/>
          <w:marTop w:val="0"/>
          <w:marBottom w:val="0"/>
          <w:divBdr>
            <w:top w:val="none" w:sz="0" w:space="0" w:color="auto"/>
            <w:left w:val="none" w:sz="0" w:space="0" w:color="auto"/>
            <w:bottom w:val="none" w:sz="0" w:space="0" w:color="auto"/>
            <w:right w:val="none" w:sz="0" w:space="0" w:color="auto"/>
          </w:divBdr>
          <w:divsChild>
            <w:div w:id="228226062">
              <w:marLeft w:val="0"/>
              <w:marRight w:val="0"/>
              <w:marTop w:val="0"/>
              <w:marBottom w:val="0"/>
              <w:divBdr>
                <w:top w:val="none" w:sz="0" w:space="0" w:color="auto"/>
                <w:left w:val="none" w:sz="0" w:space="0" w:color="auto"/>
                <w:bottom w:val="none" w:sz="0" w:space="0" w:color="auto"/>
                <w:right w:val="none" w:sz="0" w:space="0" w:color="auto"/>
              </w:divBdr>
            </w:div>
            <w:div w:id="254439642">
              <w:marLeft w:val="0"/>
              <w:marRight w:val="0"/>
              <w:marTop w:val="0"/>
              <w:marBottom w:val="0"/>
              <w:divBdr>
                <w:top w:val="none" w:sz="0" w:space="0" w:color="auto"/>
                <w:left w:val="none" w:sz="0" w:space="0" w:color="auto"/>
                <w:bottom w:val="none" w:sz="0" w:space="0" w:color="auto"/>
                <w:right w:val="none" w:sz="0" w:space="0" w:color="auto"/>
              </w:divBdr>
            </w:div>
            <w:div w:id="175239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02030">
      <w:bodyDiv w:val="1"/>
      <w:marLeft w:val="0"/>
      <w:marRight w:val="0"/>
      <w:marTop w:val="0"/>
      <w:marBottom w:val="0"/>
      <w:divBdr>
        <w:top w:val="none" w:sz="0" w:space="0" w:color="auto"/>
        <w:left w:val="none" w:sz="0" w:space="0" w:color="auto"/>
        <w:bottom w:val="none" w:sz="0" w:space="0" w:color="auto"/>
        <w:right w:val="none" w:sz="0" w:space="0" w:color="auto"/>
      </w:divBdr>
      <w:divsChild>
        <w:div w:id="547453853">
          <w:marLeft w:val="0"/>
          <w:marRight w:val="0"/>
          <w:marTop w:val="0"/>
          <w:marBottom w:val="0"/>
          <w:divBdr>
            <w:top w:val="none" w:sz="0" w:space="0" w:color="auto"/>
            <w:left w:val="none" w:sz="0" w:space="0" w:color="auto"/>
            <w:bottom w:val="none" w:sz="0" w:space="0" w:color="auto"/>
            <w:right w:val="none" w:sz="0" w:space="0" w:color="auto"/>
          </w:divBdr>
          <w:divsChild>
            <w:div w:id="648634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1358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B479463609ED774080B0C495945976DA" ma:contentTypeVersion="13" ma:contentTypeDescription="Crear nuevo documento." ma:contentTypeScope="" ma:versionID="1c3abca9256b94ec07e15f41ae9e1a08">
  <xsd:schema xmlns:xsd="http://www.w3.org/2001/XMLSchema" xmlns:xs="http://www.w3.org/2001/XMLSchema" xmlns:p="http://schemas.microsoft.com/office/2006/metadata/properties" xmlns:ns3="da54b846-3bd0-4711-9a6e-f6d013a147f3" xmlns:ns4="6348ccef-d8f2-4a62-9915-1bdf6308db19" targetNamespace="http://schemas.microsoft.com/office/2006/metadata/properties" ma:root="true" ma:fieldsID="8117611573b2b8f1a7c153040df38adf" ns3:_="" ns4:_="">
    <xsd:import namespace="da54b846-3bd0-4711-9a6e-f6d013a147f3"/>
    <xsd:import namespace="6348ccef-d8f2-4a62-9915-1bdf6308db1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54b846-3bd0-4711-9a6e-f6d013a147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348ccef-d8f2-4a62-9915-1bdf6308db19" elementFormDefault="qualified">
    <xsd:import namespace="http://schemas.microsoft.com/office/2006/documentManagement/types"/>
    <xsd:import namespace="http://schemas.microsoft.com/office/infopath/2007/PartnerControls"/>
    <xsd:element name="SharedWithUsers" ma:index="1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talles de uso compartido" ma:internalName="SharedWithDetails" ma:readOnly="true">
      <xsd:simpleType>
        <xsd:restriction base="dms:Note">
          <xsd:maxLength value="255"/>
        </xsd:restriction>
      </xsd:simpleType>
    </xsd:element>
    <xsd:element name="SharingHintHash" ma:index="20"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A451F5-DA3F-4E79-BC9F-9BE2FC62CCF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AF290FE-D9D9-4258-BB10-A04EA02263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54b846-3bd0-4711-9a6e-f6d013a147f3"/>
    <ds:schemaRef ds:uri="6348ccef-d8f2-4a62-9915-1bdf6308db1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16FFF57-07D3-4ED8-B50F-593A2FB22F3B}">
  <ds:schemaRefs>
    <ds:schemaRef ds:uri="http://schemas.microsoft.com/sharepoint/v3/contenttype/forms"/>
  </ds:schemaRefs>
</ds:datastoreItem>
</file>

<file path=customXml/itemProps4.xml><?xml version="1.0" encoding="utf-8"?>
<ds:datastoreItem xmlns:ds="http://schemas.openxmlformats.org/officeDocument/2006/customXml" ds:itemID="{22D200AF-DC33-4F4F-9AA6-3CEC2D859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5</Pages>
  <Words>951</Words>
  <Characters>5236</Characters>
  <Application>Microsoft Office Word</Application>
  <DocSecurity>0</DocSecurity>
  <Lines>43</Lines>
  <Paragraphs>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Cano Broncano</dc:creator>
  <cp:keywords/>
  <dc:description/>
  <cp:lastModifiedBy>Ricardo Olmeda</cp:lastModifiedBy>
  <cp:revision>21</cp:revision>
  <cp:lastPrinted>2021-09-22T07:28:00Z</cp:lastPrinted>
  <dcterms:created xsi:type="dcterms:W3CDTF">2024-02-07T21:16:00Z</dcterms:created>
  <dcterms:modified xsi:type="dcterms:W3CDTF">2025-01-04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79463609ED774080B0C495945976DA</vt:lpwstr>
  </property>
  <property fmtid="{D5CDD505-2E9C-101B-9397-08002B2CF9AE}" pid="3" name="ZOTERO_PREF_1">
    <vt:lpwstr>&lt;data data-version="3" zotero-version="7.0.11"&gt;&lt;session id="IiYuQq3v"/&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